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93EDFF" w14:textId="77777777" w:rsidR="00594887" w:rsidRDefault="00594887" w:rsidP="00594887">
      <w:pPr>
        <w:spacing w:line="240" w:lineRule="auto"/>
        <w:rPr>
          <w:rFonts w:ascii="Garamond" w:hAnsi="Garamond"/>
        </w:rPr>
      </w:pPr>
      <w:r w:rsidRPr="00594887">
        <w:rPr>
          <w:rFonts w:ascii="Garamond" w:hAnsi="Garamond"/>
          <w:b/>
          <w:bCs/>
        </w:rPr>
        <w:t>Background:</w:t>
      </w:r>
      <w:r w:rsidRPr="00594887">
        <w:rPr>
          <w:rFonts w:ascii="Garamond" w:hAnsi="Garamond"/>
        </w:rPr>
        <w:t xml:space="preserve"> Identify an empirical puzzle of your choice and formulate a clear research</w:t>
      </w:r>
      <w:r w:rsidRPr="00594887">
        <w:rPr>
          <w:rFonts w:ascii="Garamond" w:hAnsi="Garamond"/>
        </w:rPr>
        <w:br/>
        <w:t>question. Justify the importance of the question and discuss the value of the answer. Provide</w:t>
      </w:r>
      <w:r w:rsidRPr="00594887">
        <w:rPr>
          <w:rFonts w:ascii="Garamond" w:hAnsi="Garamond"/>
        </w:rPr>
        <w:br/>
        <w:t>a brief review of the existing literature on the subject and explain why current approaches</w:t>
      </w:r>
      <w:r w:rsidRPr="00594887">
        <w:rPr>
          <w:rFonts w:ascii="Garamond" w:hAnsi="Garamond"/>
        </w:rPr>
        <w:br/>
        <w:t>are insufficient or incomplete. Your justification of your chosen topic may hinge on clearly</w:t>
      </w:r>
      <w:r w:rsidRPr="00594887">
        <w:rPr>
          <w:rFonts w:ascii="Garamond" w:hAnsi="Garamond"/>
        </w:rPr>
        <w:br/>
        <w:t>delineated theoretical and/or methodological shortcomings.</w:t>
      </w:r>
    </w:p>
    <w:p w14:paraId="2518A6E2" w14:textId="385C95A4" w:rsidR="00DC02B6" w:rsidRDefault="00DC02B6" w:rsidP="00DC02B6">
      <w:pPr>
        <w:pStyle w:val="ListParagraph"/>
        <w:numPr>
          <w:ilvl w:val="0"/>
          <w:numId w:val="2"/>
        </w:numPr>
        <w:spacing w:line="240" w:lineRule="auto"/>
        <w:rPr>
          <w:rFonts w:ascii="Garamond" w:hAnsi="Garamond"/>
        </w:rPr>
      </w:pPr>
      <w:r>
        <w:rPr>
          <w:rFonts w:ascii="Garamond" w:hAnsi="Garamond"/>
        </w:rPr>
        <w:t>Literature Review</w:t>
      </w:r>
    </w:p>
    <w:p w14:paraId="2E1C27EF" w14:textId="051E35D3" w:rsidR="00E512A5" w:rsidRDefault="00D6715B" w:rsidP="00E512A5">
      <w:pPr>
        <w:pStyle w:val="ListParagraph"/>
        <w:numPr>
          <w:ilvl w:val="1"/>
          <w:numId w:val="2"/>
        </w:numPr>
        <w:spacing w:line="240" w:lineRule="auto"/>
        <w:rPr>
          <w:rFonts w:ascii="Garamond" w:hAnsi="Garamond"/>
        </w:rPr>
      </w:pPr>
      <w:r>
        <w:rPr>
          <w:rFonts w:ascii="Garamond" w:hAnsi="Garamond"/>
        </w:rPr>
        <w:t xml:space="preserve">Previous, </w:t>
      </w:r>
      <w:r w:rsidR="00B30C28">
        <w:rPr>
          <w:rFonts w:ascii="Garamond" w:hAnsi="Garamond"/>
        </w:rPr>
        <w:t>civilian</w:t>
      </w:r>
      <w:r>
        <w:rPr>
          <w:rFonts w:ascii="Garamond" w:hAnsi="Garamond"/>
        </w:rPr>
        <w:t xml:space="preserve"> allegations were discounted</w:t>
      </w:r>
      <w:r w:rsidR="006A3E7D">
        <w:rPr>
          <w:rFonts w:ascii="Garamond" w:hAnsi="Garamond"/>
        </w:rPr>
        <w:t xml:space="preserve"> as it often reflects officer productivity but its being used more often since long history of it is also linked to </w:t>
      </w:r>
      <w:r w:rsidR="00B30C28">
        <w:rPr>
          <w:rFonts w:ascii="Garamond" w:hAnsi="Garamond"/>
        </w:rPr>
        <w:t xml:space="preserve">actual misconduct </w:t>
      </w:r>
      <w:r w:rsidR="002452B7">
        <w:rPr>
          <w:rFonts w:ascii="Garamond" w:hAnsi="Garamond"/>
        </w:rPr>
        <w:fldChar w:fldCharType="begin"/>
      </w:r>
      <w:r w:rsidR="002452B7">
        <w:rPr>
          <w:rFonts w:ascii="Garamond" w:hAnsi="Garamond"/>
        </w:rPr>
        <w:instrText xml:space="preserve"> ADDIN ZOTERO_ITEM CSL_CITATION {"citationID":"Ug0v3jK0","properties":{"formattedCitation":"(Rozema &amp; Schanzenbach, 2019)","plainCitation":"(Rozema &amp; Schanzenbach, 2019)","noteIndex":0},"citationItems":[{"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002452B7">
        <w:rPr>
          <w:rFonts w:ascii="Garamond" w:hAnsi="Garamond"/>
        </w:rPr>
        <w:fldChar w:fldCharType="separate"/>
      </w:r>
      <w:r w:rsidR="002452B7" w:rsidRPr="002452B7">
        <w:rPr>
          <w:rFonts w:ascii="Garamond" w:hAnsi="Garamond"/>
        </w:rPr>
        <w:t>(Rozema &amp; Schanzenbach, 2019)</w:t>
      </w:r>
      <w:r w:rsidR="002452B7">
        <w:rPr>
          <w:rFonts w:ascii="Garamond" w:hAnsi="Garamond"/>
        </w:rPr>
        <w:fldChar w:fldCharType="end"/>
      </w:r>
    </w:p>
    <w:p w14:paraId="1F55B845" w14:textId="1DD967E1" w:rsidR="00FB7F6C" w:rsidRDefault="004A1849" w:rsidP="00FB7F6C">
      <w:pPr>
        <w:pStyle w:val="ListParagraph"/>
        <w:numPr>
          <w:ilvl w:val="2"/>
          <w:numId w:val="2"/>
        </w:numPr>
        <w:spacing w:line="240" w:lineRule="auto"/>
        <w:rPr>
          <w:rFonts w:ascii="Garamond" w:hAnsi="Garamond"/>
        </w:rPr>
      </w:pPr>
      <w:r>
        <w:rPr>
          <w:rFonts w:ascii="Garamond" w:hAnsi="Garamond"/>
        </w:rPr>
        <w:t>The most active officers in terms of arrests and stops have more allegations</w:t>
      </w:r>
    </w:p>
    <w:p w14:paraId="74BE0317" w14:textId="45482079" w:rsidR="00ED11A0" w:rsidRDefault="00CB0273" w:rsidP="00ED11A0">
      <w:pPr>
        <w:pStyle w:val="ListParagraph"/>
        <w:numPr>
          <w:ilvl w:val="2"/>
          <w:numId w:val="2"/>
        </w:numPr>
        <w:spacing w:line="240" w:lineRule="auto"/>
        <w:rPr>
          <w:rFonts w:ascii="Garamond" w:hAnsi="Garamond"/>
        </w:rPr>
      </w:pPr>
      <w:r>
        <w:rPr>
          <w:rFonts w:ascii="Garamond" w:hAnsi="Garamond"/>
        </w:rPr>
        <w:t>Civilian allegation process time is slow - ~ 1 year for Chicago</w:t>
      </w:r>
    </w:p>
    <w:p w14:paraId="1149514E" w14:textId="0BB88326" w:rsidR="00ED11A0" w:rsidRDefault="00ED11A0" w:rsidP="00ED11A0">
      <w:pPr>
        <w:pStyle w:val="ListParagraph"/>
        <w:numPr>
          <w:ilvl w:val="3"/>
          <w:numId w:val="2"/>
        </w:numPr>
        <w:spacing w:line="240" w:lineRule="auto"/>
        <w:rPr>
          <w:rFonts w:ascii="Garamond" w:hAnsi="Garamond"/>
        </w:rPr>
      </w:pPr>
      <w:r>
        <w:rPr>
          <w:rFonts w:ascii="Garamond" w:hAnsi="Garamond"/>
        </w:rPr>
        <w:t>Rarely disciplined</w:t>
      </w:r>
    </w:p>
    <w:p w14:paraId="537CFD4C" w14:textId="42CEB08F" w:rsidR="00ED11A0" w:rsidRDefault="00ED11A0" w:rsidP="00ED11A0">
      <w:pPr>
        <w:pStyle w:val="ListParagraph"/>
        <w:numPr>
          <w:ilvl w:val="2"/>
          <w:numId w:val="2"/>
        </w:numPr>
        <w:spacing w:line="240" w:lineRule="auto"/>
        <w:rPr>
          <w:rFonts w:ascii="Garamond" w:hAnsi="Garamond"/>
        </w:rPr>
      </w:pPr>
      <w:r>
        <w:rPr>
          <w:rFonts w:ascii="Garamond" w:hAnsi="Garamond"/>
        </w:rPr>
        <w:t>Used often as an early intervention or early warning program</w:t>
      </w:r>
    </w:p>
    <w:p w14:paraId="13EAB8B2" w14:textId="535FB669" w:rsidR="00FB7F6C" w:rsidRPr="00ED11A0" w:rsidRDefault="00FB7F6C" w:rsidP="00FB7F6C">
      <w:pPr>
        <w:pStyle w:val="ListParagraph"/>
        <w:numPr>
          <w:ilvl w:val="3"/>
          <w:numId w:val="2"/>
        </w:numPr>
        <w:spacing w:line="240" w:lineRule="auto"/>
        <w:rPr>
          <w:rFonts w:ascii="Garamond" w:hAnsi="Garamond"/>
        </w:rPr>
      </w:pPr>
      <w:r>
        <w:rPr>
          <w:rFonts w:ascii="Garamond" w:hAnsi="Garamond"/>
        </w:rPr>
        <w:t>NYPD – officers terminated for cause tend to have more civilian allegations</w:t>
      </w:r>
    </w:p>
    <w:p w14:paraId="16F07EDF" w14:textId="24BE6442" w:rsidR="00590ADD" w:rsidRDefault="00590ADD" w:rsidP="00590ADD">
      <w:pPr>
        <w:pStyle w:val="ListParagraph"/>
        <w:numPr>
          <w:ilvl w:val="2"/>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loplE2Mq","properties":{"formattedCitation":"(Rozema &amp; Schanzenbach, 2019)","plainCitation":"(Rozema &amp; Schanzenbach, 2019)","noteIndex":0},"citationItems":[{"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Pr>
          <w:rFonts w:ascii="Garamond" w:hAnsi="Garamond"/>
        </w:rPr>
        <w:fldChar w:fldCharType="separate"/>
      </w:r>
      <w:r w:rsidRPr="00590ADD">
        <w:rPr>
          <w:rFonts w:ascii="Garamond" w:hAnsi="Garamond"/>
        </w:rPr>
        <w:t>(Rozema &amp; Schanzenbach, 2019)</w:t>
      </w:r>
      <w:r>
        <w:rPr>
          <w:rFonts w:ascii="Garamond" w:hAnsi="Garamond"/>
        </w:rPr>
        <w:fldChar w:fldCharType="end"/>
      </w:r>
      <w:r>
        <w:rPr>
          <w:rFonts w:ascii="Garamond" w:hAnsi="Garamond"/>
        </w:rPr>
        <w:t xml:space="preserve"> uses 50,000 civilian allegations of police officer misconduct in Chicago to </w:t>
      </w:r>
      <w:r w:rsidR="008F671F">
        <w:rPr>
          <w:rFonts w:ascii="Garamond" w:hAnsi="Garamond"/>
        </w:rPr>
        <w:t>predict officer misconduct</w:t>
      </w:r>
    </w:p>
    <w:p w14:paraId="54FBD10F" w14:textId="7189DB30" w:rsidR="008F671F" w:rsidRDefault="008F671F" w:rsidP="00590ADD">
      <w:pPr>
        <w:pStyle w:val="ListParagraph"/>
        <w:numPr>
          <w:ilvl w:val="2"/>
          <w:numId w:val="2"/>
        </w:numPr>
        <w:spacing w:line="240" w:lineRule="auto"/>
        <w:rPr>
          <w:rFonts w:ascii="Garamond" w:hAnsi="Garamond"/>
        </w:rPr>
      </w:pPr>
      <w:r>
        <w:rPr>
          <w:rFonts w:ascii="Garamond" w:hAnsi="Garamond"/>
        </w:rPr>
        <w:t>Used bayes estimation procedure to construct a shrunken measure of officer-level civilian allegations that control for officer assignment and characteristisics</w:t>
      </w:r>
    </w:p>
    <w:p w14:paraId="4EFE25BA" w14:textId="18C1BBC7" w:rsidR="004E1BDF" w:rsidRDefault="004E1BDF" w:rsidP="004E1BDF">
      <w:pPr>
        <w:pStyle w:val="ListParagraph"/>
        <w:numPr>
          <w:ilvl w:val="2"/>
          <w:numId w:val="2"/>
        </w:numPr>
        <w:spacing w:line="240" w:lineRule="auto"/>
        <w:rPr>
          <w:rFonts w:ascii="Garamond" w:hAnsi="Garamond"/>
        </w:rPr>
      </w:pPr>
      <w:r>
        <w:rPr>
          <w:rFonts w:ascii="Garamond" w:hAnsi="Garamond"/>
        </w:rPr>
        <w:t>Findings:</w:t>
      </w:r>
    </w:p>
    <w:p w14:paraId="499EAC09" w14:textId="39576E96" w:rsidR="004E1BDF" w:rsidRDefault="004E1BDF" w:rsidP="004E1BDF">
      <w:pPr>
        <w:pStyle w:val="ListParagraph"/>
        <w:numPr>
          <w:ilvl w:val="3"/>
          <w:numId w:val="2"/>
        </w:numPr>
        <w:spacing w:line="240" w:lineRule="auto"/>
        <w:rPr>
          <w:rFonts w:ascii="Garamond" w:hAnsi="Garamond"/>
        </w:rPr>
      </w:pPr>
      <w:r>
        <w:rPr>
          <w:rFonts w:ascii="Garamond" w:hAnsi="Garamond"/>
        </w:rPr>
        <w:t>Worst 1% generate 5x # of payouts and 4x total damages</w:t>
      </w:r>
    </w:p>
    <w:p w14:paraId="56BE8D85" w14:textId="1EFE3C47" w:rsidR="004E1BDF" w:rsidRDefault="006368E5" w:rsidP="004E1BDF">
      <w:pPr>
        <w:pStyle w:val="ListParagraph"/>
        <w:numPr>
          <w:ilvl w:val="3"/>
          <w:numId w:val="2"/>
        </w:numPr>
        <w:spacing w:line="240" w:lineRule="auto"/>
        <w:rPr>
          <w:rFonts w:ascii="Garamond" w:hAnsi="Garamond"/>
        </w:rPr>
      </w:pPr>
      <w:r>
        <w:rPr>
          <w:rFonts w:ascii="Garamond" w:hAnsi="Garamond"/>
        </w:rPr>
        <w:t>Suggests that officers with moderate number of allegations are at no greater risk of committing serious conduct than officers who receive no allegations</w:t>
      </w:r>
    </w:p>
    <w:p w14:paraId="74F91CC8" w14:textId="0B7293CA" w:rsidR="00CB0273" w:rsidRDefault="00901C35" w:rsidP="00253E37">
      <w:pPr>
        <w:pStyle w:val="ListParagraph"/>
        <w:numPr>
          <w:ilvl w:val="1"/>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MWFAqF2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Pr>
          <w:rFonts w:ascii="Garamond" w:hAnsi="Garamond"/>
        </w:rPr>
        <w:fldChar w:fldCharType="separate"/>
      </w:r>
      <w:r w:rsidRPr="00901C35">
        <w:rPr>
          <w:rFonts w:ascii="Garamond" w:hAnsi="Garamond"/>
        </w:rPr>
        <w:t>(Harris &amp; Worden, 2014)</w:t>
      </w:r>
      <w:r>
        <w:rPr>
          <w:rFonts w:ascii="Garamond" w:hAnsi="Garamond"/>
        </w:rPr>
        <w:fldChar w:fldCharType="end"/>
      </w:r>
    </w:p>
    <w:p w14:paraId="1C389F89" w14:textId="755884CC" w:rsidR="00901C35" w:rsidRDefault="00901C35" w:rsidP="00901C35">
      <w:pPr>
        <w:pStyle w:val="ListParagraph"/>
        <w:numPr>
          <w:ilvl w:val="2"/>
          <w:numId w:val="2"/>
        </w:numPr>
        <w:spacing w:line="240" w:lineRule="auto"/>
        <w:rPr>
          <w:rFonts w:ascii="Garamond" w:hAnsi="Garamond"/>
        </w:rPr>
      </w:pPr>
      <w:r>
        <w:rPr>
          <w:rFonts w:ascii="Garamond" w:hAnsi="Garamond"/>
        </w:rPr>
        <w:t>Sanctions for police misconduct are far from certain</w:t>
      </w:r>
    </w:p>
    <w:p w14:paraId="275AABF0" w14:textId="0D95F865" w:rsidR="00E52C98" w:rsidRDefault="00E52C98" w:rsidP="00E52C98">
      <w:pPr>
        <w:pStyle w:val="ListParagraph"/>
        <w:numPr>
          <w:ilvl w:val="3"/>
          <w:numId w:val="2"/>
        </w:numPr>
        <w:spacing w:line="240" w:lineRule="auto"/>
        <w:rPr>
          <w:rFonts w:ascii="Garamond" w:hAnsi="Garamond"/>
        </w:rPr>
      </w:pPr>
      <w:r>
        <w:rPr>
          <w:rFonts w:ascii="Garamond" w:hAnsi="Garamond"/>
        </w:rPr>
        <w:t>Many civilains don’t complain and when they do, misconduct is often underrepresented due to legal advantage/malice</w:t>
      </w:r>
    </w:p>
    <w:p w14:paraId="35F502BE" w14:textId="1BAAC46E" w:rsidR="008135E9" w:rsidRDefault="008135E9" w:rsidP="008135E9">
      <w:pPr>
        <w:pStyle w:val="ListParagraph"/>
        <w:numPr>
          <w:ilvl w:val="4"/>
          <w:numId w:val="2"/>
        </w:numPr>
        <w:spacing w:line="240" w:lineRule="auto"/>
        <w:rPr>
          <w:rFonts w:ascii="Garamond" w:hAnsi="Garamond"/>
        </w:rPr>
      </w:pPr>
      <w:r>
        <w:rPr>
          <w:rFonts w:ascii="Garamond" w:hAnsi="Garamond"/>
        </w:rPr>
        <w:t xml:space="preserve">Usually not sustained due to lack of </w:t>
      </w:r>
      <w:r w:rsidR="0027564E">
        <w:rPr>
          <w:rFonts w:ascii="Garamond" w:hAnsi="Garamond"/>
        </w:rPr>
        <w:t>independent witnesses or forensic evidence</w:t>
      </w:r>
    </w:p>
    <w:p w14:paraId="5492EDAA" w14:textId="1D4071B5" w:rsidR="0027564E" w:rsidRDefault="0027564E" w:rsidP="008135E9">
      <w:pPr>
        <w:pStyle w:val="ListParagraph"/>
        <w:numPr>
          <w:ilvl w:val="4"/>
          <w:numId w:val="2"/>
        </w:numPr>
        <w:spacing w:line="240" w:lineRule="auto"/>
        <w:rPr>
          <w:rFonts w:ascii="Garamond" w:hAnsi="Garamond"/>
        </w:rPr>
      </w:pPr>
      <w:r>
        <w:rPr>
          <w:rFonts w:ascii="Garamond" w:hAnsi="Garamond"/>
        </w:rPr>
        <w:t>Complaints are usually exonerated (verified but act was proper), unfounded, or not sustained (evidence not sufficient)</w:t>
      </w:r>
      <w:r w:rsidR="001573AD">
        <w:rPr>
          <w:rFonts w:ascii="Garamond" w:hAnsi="Garamond"/>
        </w:rPr>
        <w:t xml:space="preserve"> if civilian</w:t>
      </w:r>
    </w:p>
    <w:p w14:paraId="0FA3C15E" w14:textId="2578DFDC" w:rsidR="001573AD" w:rsidRDefault="001573AD" w:rsidP="001573AD">
      <w:pPr>
        <w:pStyle w:val="ListParagraph"/>
        <w:numPr>
          <w:ilvl w:val="5"/>
          <w:numId w:val="2"/>
        </w:numPr>
        <w:spacing w:line="240" w:lineRule="auto"/>
        <w:rPr>
          <w:rFonts w:ascii="Garamond" w:hAnsi="Garamond"/>
        </w:rPr>
      </w:pPr>
      <w:r>
        <w:rPr>
          <w:rFonts w:ascii="Garamond" w:hAnsi="Garamond"/>
        </w:rPr>
        <w:t>Higher sustained rates for internal</w:t>
      </w:r>
    </w:p>
    <w:p w14:paraId="4F680525" w14:textId="1BEAE6F5" w:rsidR="001573AD" w:rsidRDefault="001573AD" w:rsidP="001573AD">
      <w:pPr>
        <w:pStyle w:val="ListParagraph"/>
        <w:numPr>
          <w:ilvl w:val="4"/>
          <w:numId w:val="2"/>
        </w:numPr>
        <w:spacing w:line="240" w:lineRule="auto"/>
        <w:rPr>
          <w:rFonts w:ascii="Garamond" w:hAnsi="Garamond"/>
        </w:rPr>
      </w:pPr>
      <w:r>
        <w:rPr>
          <w:rFonts w:ascii="Garamond" w:hAnsi="Garamond"/>
        </w:rPr>
        <w:t xml:space="preserve">1/3 </w:t>
      </w:r>
      <w:r w:rsidR="00F91373">
        <w:rPr>
          <w:rFonts w:ascii="Garamond" w:hAnsi="Garamond"/>
        </w:rPr>
        <w:t>of citizens will actually complain and only 1/8 of complaints are sustained</w:t>
      </w:r>
    </w:p>
    <w:p w14:paraId="700822B8" w14:textId="29E98E30" w:rsidR="009035B2" w:rsidRPr="009035B2" w:rsidRDefault="00F91373" w:rsidP="009035B2">
      <w:pPr>
        <w:pStyle w:val="ListParagraph"/>
        <w:numPr>
          <w:ilvl w:val="5"/>
          <w:numId w:val="2"/>
        </w:numPr>
        <w:spacing w:line="240" w:lineRule="auto"/>
        <w:rPr>
          <w:rFonts w:ascii="Garamond" w:hAnsi="Garamond"/>
        </w:rPr>
      </w:pPr>
      <w:r>
        <w:rPr>
          <w:rFonts w:ascii="Garamond" w:hAnsi="Garamond"/>
        </w:rPr>
        <w:t xml:space="preserve">Prob of sanction is </w:t>
      </w:r>
      <w:r w:rsidR="009035B2">
        <w:rPr>
          <w:rFonts w:ascii="Garamond" w:hAnsi="Garamond"/>
        </w:rPr>
        <w:t>1/24 instances of misconduct</w:t>
      </w:r>
    </w:p>
    <w:p w14:paraId="44C72B71" w14:textId="5C19EF89" w:rsidR="008135E9" w:rsidRDefault="008135E9" w:rsidP="00E52C98">
      <w:pPr>
        <w:pStyle w:val="ListParagraph"/>
        <w:numPr>
          <w:ilvl w:val="3"/>
          <w:numId w:val="2"/>
        </w:numPr>
        <w:spacing w:line="240" w:lineRule="auto"/>
        <w:rPr>
          <w:rFonts w:ascii="Garamond" w:hAnsi="Garamond"/>
        </w:rPr>
      </w:pPr>
      <w:r>
        <w:rPr>
          <w:rFonts w:ascii="Garamond" w:hAnsi="Garamond"/>
        </w:rPr>
        <w:t>Internal compliants are even rarer – only rep 1/5 of actual complaints</w:t>
      </w:r>
    </w:p>
    <w:p w14:paraId="333AD256" w14:textId="6D0604D5" w:rsidR="009035B2" w:rsidRDefault="009035B2" w:rsidP="00E52C98">
      <w:pPr>
        <w:pStyle w:val="ListParagraph"/>
        <w:numPr>
          <w:ilvl w:val="3"/>
          <w:numId w:val="2"/>
        </w:numPr>
        <w:spacing w:line="240" w:lineRule="auto"/>
        <w:rPr>
          <w:rFonts w:ascii="Garamond" w:hAnsi="Garamond"/>
        </w:rPr>
      </w:pPr>
      <w:r>
        <w:rPr>
          <w:rFonts w:ascii="Garamond" w:hAnsi="Garamond"/>
        </w:rPr>
        <w:t>Long delays in closing complaint investigation</w:t>
      </w:r>
    </w:p>
    <w:p w14:paraId="3F53F461" w14:textId="7DCBBED6" w:rsidR="00460FF5" w:rsidRDefault="00460FF5" w:rsidP="00E52C98">
      <w:pPr>
        <w:pStyle w:val="ListParagraph"/>
        <w:numPr>
          <w:ilvl w:val="3"/>
          <w:numId w:val="2"/>
        </w:numPr>
        <w:spacing w:line="240" w:lineRule="auto"/>
        <w:rPr>
          <w:rFonts w:ascii="Garamond" w:hAnsi="Garamond"/>
        </w:rPr>
      </w:pPr>
      <w:r>
        <w:rPr>
          <w:rFonts w:ascii="Garamond" w:hAnsi="Garamond"/>
        </w:rPr>
        <w:t>When sanctions are applied – often not commensurated with actions or nonexistent</w:t>
      </w:r>
    </w:p>
    <w:p w14:paraId="7A31E7E6" w14:textId="77777777" w:rsidR="008B4454" w:rsidRDefault="008B4454" w:rsidP="008B4454">
      <w:pPr>
        <w:pStyle w:val="ListParagraph"/>
        <w:numPr>
          <w:ilvl w:val="3"/>
          <w:numId w:val="2"/>
        </w:numPr>
        <w:spacing w:line="240" w:lineRule="auto"/>
        <w:rPr>
          <w:rFonts w:ascii="Garamond" w:hAnsi="Garamond"/>
        </w:rPr>
      </w:pPr>
      <w:r>
        <w:rPr>
          <w:rFonts w:ascii="Garamond" w:hAnsi="Garamond"/>
        </w:rPr>
        <w:t>General trends of complaints</w:t>
      </w:r>
    </w:p>
    <w:p w14:paraId="679A623B" w14:textId="77777777" w:rsidR="008B4454" w:rsidRDefault="008B4454" w:rsidP="008B4454">
      <w:pPr>
        <w:pStyle w:val="ListParagraph"/>
        <w:numPr>
          <w:ilvl w:val="4"/>
          <w:numId w:val="2"/>
        </w:numPr>
        <w:spacing w:line="240" w:lineRule="auto"/>
        <w:rPr>
          <w:rFonts w:ascii="Garamond" w:hAnsi="Garamond"/>
        </w:rPr>
      </w:pPr>
      <w:r>
        <w:rPr>
          <w:rFonts w:ascii="Garamond" w:hAnsi="Garamond"/>
        </w:rPr>
        <w:t>Males are 2x more compliants</w:t>
      </w:r>
    </w:p>
    <w:p w14:paraId="28B75F0E" w14:textId="77777777" w:rsidR="008B4454" w:rsidRDefault="008B4454" w:rsidP="008B4454">
      <w:pPr>
        <w:pStyle w:val="ListParagraph"/>
        <w:numPr>
          <w:ilvl w:val="4"/>
          <w:numId w:val="2"/>
        </w:numPr>
        <w:spacing w:line="240" w:lineRule="auto"/>
        <w:rPr>
          <w:rFonts w:ascii="Garamond" w:hAnsi="Garamond"/>
        </w:rPr>
      </w:pPr>
      <w:r>
        <w:rPr>
          <w:rFonts w:ascii="Garamond" w:hAnsi="Garamond"/>
        </w:rPr>
        <w:lastRenderedPageBreak/>
        <w:t>Younger, less experience = more complaints</w:t>
      </w:r>
    </w:p>
    <w:p w14:paraId="1DC66BF6" w14:textId="3DF08AF3" w:rsidR="008B4454" w:rsidRDefault="008B4454" w:rsidP="008B4454">
      <w:pPr>
        <w:pStyle w:val="ListParagraph"/>
        <w:numPr>
          <w:ilvl w:val="4"/>
          <w:numId w:val="2"/>
        </w:numPr>
        <w:spacing w:line="240" w:lineRule="auto"/>
        <w:rPr>
          <w:rFonts w:ascii="Garamond" w:hAnsi="Garamond"/>
        </w:rPr>
      </w:pPr>
      <w:r>
        <w:rPr>
          <w:rFonts w:ascii="Garamond" w:hAnsi="Garamond"/>
        </w:rPr>
        <w:t>Officers with military officers = more compliants</w:t>
      </w:r>
    </w:p>
    <w:p w14:paraId="602887F8" w14:textId="77777777" w:rsidR="008B4454" w:rsidRDefault="008B4454" w:rsidP="008B4454">
      <w:pPr>
        <w:pStyle w:val="ListParagraph"/>
        <w:numPr>
          <w:ilvl w:val="4"/>
          <w:numId w:val="2"/>
        </w:numPr>
        <w:spacing w:line="240" w:lineRule="auto"/>
        <w:rPr>
          <w:rFonts w:ascii="Garamond" w:hAnsi="Garamond"/>
        </w:rPr>
      </w:pPr>
      <w:r>
        <w:rPr>
          <w:rFonts w:ascii="Garamond" w:hAnsi="Garamond"/>
        </w:rPr>
        <w:t>Minority officers = more complaints than white counterparts</w:t>
      </w:r>
    </w:p>
    <w:p w14:paraId="750388C9" w14:textId="79F78027" w:rsidR="00DD1833" w:rsidRPr="00DD1833" w:rsidRDefault="00581328" w:rsidP="00DD1833">
      <w:pPr>
        <w:pStyle w:val="ListParagraph"/>
        <w:numPr>
          <w:ilvl w:val="5"/>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Vx33Jc6i","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Pr>
          <w:rFonts w:ascii="Garamond" w:hAnsi="Garamond"/>
        </w:rPr>
        <w:fldChar w:fldCharType="separate"/>
      </w:r>
      <w:r w:rsidRPr="00581328">
        <w:rPr>
          <w:rFonts w:ascii="Garamond" w:hAnsi="Garamond"/>
        </w:rPr>
        <w:t>(Cubitt et al., 2022)</w:t>
      </w:r>
      <w:r>
        <w:rPr>
          <w:rFonts w:ascii="Garamond" w:hAnsi="Garamond"/>
        </w:rPr>
        <w:fldChar w:fldCharType="end"/>
      </w:r>
      <w:r w:rsidR="00DD1833">
        <w:rPr>
          <w:rFonts w:ascii="Garamond" w:hAnsi="Garamond"/>
        </w:rPr>
        <w:t xml:space="preserve"> may be a result of differential task or geographic assignment</w:t>
      </w:r>
    </w:p>
    <w:p w14:paraId="0DF51980" w14:textId="77777777" w:rsidR="008B4454" w:rsidRDefault="008B4454" w:rsidP="008B4454">
      <w:pPr>
        <w:pStyle w:val="ListParagraph"/>
        <w:numPr>
          <w:ilvl w:val="4"/>
          <w:numId w:val="2"/>
        </w:numPr>
        <w:spacing w:line="240" w:lineRule="auto"/>
        <w:rPr>
          <w:rFonts w:ascii="Garamond" w:hAnsi="Garamond"/>
        </w:rPr>
      </w:pPr>
      <w:r>
        <w:rPr>
          <w:rFonts w:ascii="Garamond" w:hAnsi="Garamond"/>
        </w:rPr>
        <w:t>Patrol officers get more civilian facetime = more complaints</w:t>
      </w:r>
    </w:p>
    <w:p w14:paraId="1A604488" w14:textId="7DB02973" w:rsidR="008B4454" w:rsidRPr="008B4454" w:rsidRDefault="008B4454" w:rsidP="008B4454">
      <w:pPr>
        <w:pStyle w:val="ListParagraph"/>
        <w:numPr>
          <w:ilvl w:val="4"/>
          <w:numId w:val="2"/>
        </w:numPr>
        <w:spacing w:line="240" w:lineRule="auto"/>
        <w:rPr>
          <w:rFonts w:ascii="Garamond" w:hAnsi="Garamond"/>
        </w:rPr>
      </w:pPr>
      <w:r>
        <w:rPr>
          <w:rFonts w:ascii="Garamond" w:hAnsi="Garamond"/>
        </w:rPr>
        <w:t>More productive officers = more compliants</w:t>
      </w:r>
    </w:p>
    <w:p w14:paraId="634DD39D" w14:textId="77777777" w:rsidR="008B4454" w:rsidRDefault="005D74BE" w:rsidP="00E52C98">
      <w:pPr>
        <w:pStyle w:val="ListParagraph"/>
        <w:numPr>
          <w:ilvl w:val="3"/>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F7E2aClZ","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Pr>
          <w:rFonts w:ascii="Garamond" w:hAnsi="Garamond"/>
        </w:rPr>
        <w:fldChar w:fldCharType="separate"/>
      </w:r>
      <w:r w:rsidRPr="005D74BE">
        <w:rPr>
          <w:rFonts w:ascii="Garamond" w:hAnsi="Garamond"/>
        </w:rPr>
        <w:t>(Harris &amp; Worden, 2014)</w:t>
      </w:r>
      <w:r>
        <w:rPr>
          <w:rFonts w:ascii="Garamond" w:hAnsi="Garamond"/>
        </w:rPr>
        <w:fldChar w:fldCharType="end"/>
      </w:r>
      <w:r w:rsidR="009D59F6">
        <w:rPr>
          <w:rFonts w:ascii="Garamond" w:hAnsi="Garamond"/>
        </w:rPr>
        <w:t xml:space="preserve"> looked at whether sanctions would actually deter police misconduct given that some research suggests that punishment </w:t>
      </w:r>
      <w:r w:rsidR="0084728F">
        <w:rPr>
          <w:rFonts w:ascii="Garamond" w:hAnsi="Garamond"/>
        </w:rPr>
        <w:t>can actually do encourage recidivism</w:t>
      </w:r>
    </w:p>
    <w:p w14:paraId="67EFBE33" w14:textId="1B01920D" w:rsidR="005D74BE" w:rsidRDefault="008B4454" w:rsidP="008B4454">
      <w:pPr>
        <w:pStyle w:val="ListParagraph"/>
        <w:numPr>
          <w:ilvl w:val="4"/>
          <w:numId w:val="2"/>
        </w:numPr>
        <w:spacing w:line="240" w:lineRule="auto"/>
        <w:rPr>
          <w:rFonts w:ascii="Garamond" w:hAnsi="Garamond"/>
        </w:rPr>
      </w:pPr>
      <w:r>
        <w:rPr>
          <w:rFonts w:ascii="Garamond" w:hAnsi="Garamond"/>
        </w:rPr>
        <w:t xml:space="preserve">Examined severe sanction would affect likelihood of future sustained compliant and length of </w:t>
      </w:r>
      <w:r w:rsidR="008D34D3">
        <w:rPr>
          <w:rFonts w:ascii="Garamond" w:hAnsi="Garamond"/>
        </w:rPr>
        <w:t>time till next complaint</w:t>
      </w:r>
    </w:p>
    <w:p w14:paraId="47A5991C" w14:textId="360C177B" w:rsidR="008D34D3" w:rsidRDefault="008D34D3" w:rsidP="008B4454">
      <w:pPr>
        <w:pStyle w:val="ListParagraph"/>
        <w:numPr>
          <w:ilvl w:val="4"/>
          <w:numId w:val="2"/>
        </w:numPr>
        <w:spacing w:line="240" w:lineRule="auto"/>
        <w:rPr>
          <w:rFonts w:ascii="Garamond" w:hAnsi="Garamond"/>
        </w:rPr>
      </w:pPr>
      <w:r>
        <w:rPr>
          <w:rFonts w:ascii="Garamond" w:hAnsi="Garamond"/>
        </w:rPr>
        <w:t>Looked at a police department in Northeast US from 1987-2001</w:t>
      </w:r>
    </w:p>
    <w:p w14:paraId="685DD732" w14:textId="33E72D57" w:rsidR="008D34D3" w:rsidRDefault="008D34D3" w:rsidP="008D34D3">
      <w:pPr>
        <w:pStyle w:val="ListParagraph"/>
        <w:numPr>
          <w:ilvl w:val="3"/>
          <w:numId w:val="2"/>
        </w:numPr>
        <w:spacing w:line="240" w:lineRule="auto"/>
        <w:rPr>
          <w:rFonts w:ascii="Garamond" w:hAnsi="Garamond"/>
        </w:rPr>
      </w:pPr>
      <w:r>
        <w:rPr>
          <w:rFonts w:ascii="Garamond" w:hAnsi="Garamond"/>
        </w:rPr>
        <w:t>Findings:</w:t>
      </w:r>
    </w:p>
    <w:p w14:paraId="7F11E332" w14:textId="0774DFE8" w:rsidR="00DD601B" w:rsidRDefault="00DD601B" w:rsidP="00DD601B">
      <w:pPr>
        <w:pStyle w:val="ListParagraph"/>
        <w:numPr>
          <w:ilvl w:val="4"/>
          <w:numId w:val="2"/>
        </w:numPr>
        <w:spacing w:line="240" w:lineRule="auto"/>
        <w:rPr>
          <w:rFonts w:ascii="Garamond" w:hAnsi="Garamond"/>
        </w:rPr>
      </w:pPr>
      <w:r>
        <w:rPr>
          <w:rFonts w:ascii="Garamond" w:hAnsi="Garamond"/>
        </w:rPr>
        <w:t>36% of 1216 sustained complaints were followed by another sustained complaint within the followup period</w:t>
      </w:r>
    </w:p>
    <w:p w14:paraId="2D30A1A0" w14:textId="379BAA55" w:rsidR="009169B4" w:rsidRDefault="009169B4" w:rsidP="009169B4">
      <w:pPr>
        <w:pStyle w:val="ListParagraph"/>
        <w:numPr>
          <w:ilvl w:val="5"/>
          <w:numId w:val="2"/>
        </w:numPr>
        <w:spacing w:line="240" w:lineRule="auto"/>
        <w:rPr>
          <w:rFonts w:ascii="Garamond" w:hAnsi="Garamond"/>
        </w:rPr>
      </w:pPr>
      <w:r>
        <w:rPr>
          <w:rFonts w:ascii="Garamond" w:hAnsi="Garamond"/>
        </w:rPr>
        <w:t xml:space="preserve">Risk of </w:t>
      </w:r>
      <w:r w:rsidR="00E424B8">
        <w:rPr>
          <w:rFonts w:ascii="Garamond" w:hAnsi="Garamond"/>
        </w:rPr>
        <w:t>obtaining another complaint is higher in the first several months and then drops</w:t>
      </w:r>
    </w:p>
    <w:p w14:paraId="2992521D" w14:textId="1687BA12" w:rsidR="00E424B8" w:rsidRDefault="003B4285" w:rsidP="003B4285">
      <w:pPr>
        <w:pStyle w:val="ListParagraph"/>
        <w:numPr>
          <w:ilvl w:val="4"/>
          <w:numId w:val="2"/>
        </w:numPr>
        <w:spacing w:line="240" w:lineRule="auto"/>
        <w:rPr>
          <w:rFonts w:ascii="Garamond" w:hAnsi="Garamond"/>
        </w:rPr>
      </w:pPr>
      <w:r>
        <w:rPr>
          <w:rFonts w:ascii="Garamond" w:hAnsi="Garamond"/>
        </w:rPr>
        <w:t>Officers who are sanctioned are more likely to engage in further misconduct and do so more rapidly</w:t>
      </w:r>
    </w:p>
    <w:p w14:paraId="20797D57" w14:textId="5B46010E" w:rsidR="00C4339D" w:rsidRDefault="00C4339D" w:rsidP="00C4339D">
      <w:pPr>
        <w:pStyle w:val="ListParagraph"/>
        <w:numPr>
          <w:ilvl w:val="5"/>
          <w:numId w:val="2"/>
        </w:numPr>
        <w:spacing w:line="240" w:lineRule="auto"/>
        <w:rPr>
          <w:rFonts w:ascii="Garamond" w:hAnsi="Garamond"/>
        </w:rPr>
      </w:pPr>
      <w:r>
        <w:rPr>
          <w:rFonts w:ascii="Garamond" w:hAnsi="Garamond"/>
        </w:rPr>
        <w:t>Consistent w/ defiance theory</w:t>
      </w:r>
    </w:p>
    <w:p w14:paraId="0270CF4A" w14:textId="1DCF5CA6" w:rsidR="00253A9E" w:rsidRDefault="002767C9" w:rsidP="00253A9E">
      <w:pPr>
        <w:pStyle w:val="ListParagraph"/>
        <w:numPr>
          <w:ilvl w:val="1"/>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06456WEc","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Pr>
          <w:rFonts w:ascii="Garamond" w:hAnsi="Garamond"/>
        </w:rPr>
        <w:fldChar w:fldCharType="separate"/>
      </w:r>
      <w:r w:rsidRPr="002767C9">
        <w:rPr>
          <w:rFonts w:ascii="Garamond" w:hAnsi="Garamond"/>
        </w:rPr>
        <w:t>(Cubitt et al., 2022)</w:t>
      </w:r>
      <w:r>
        <w:rPr>
          <w:rFonts w:ascii="Garamond" w:hAnsi="Garamond"/>
        </w:rPr>
        <w:fldChar w:fldCharType="end"/>
      </w:r>
      <w:r w:rsidR="00AF48E4">
        <w:rPr>
          <w:rFonts w:ascii="Garamond" w:hAnsi="Garamond"/>
        </w:rPr>
        <w:t xml:space="preserve"> </w:t>
      </w:r>
    </w:p>
    <w:p w14:paraId="2F640190" w14:textId="5849E5B1" w:rsidR="00AF48E4" w:rsidRDefault="00AF48E4" w:rsidP="00AF48E4">
      <w:pPr>
        <w:pStyle w:val="ListParagraph"/>
        <w:numPr>
          <w:ilvl w:val="2"/>
          <w:numId w:val="2"/>
        </w:numPr>
        <w:spacing w:line="240" w:lineRule="auto"/>
        <w:rPr>
          <w:rFonts w:ascii="Garamond" w:hAnsi="Garamond"/>
        </w:rPr>
      </w:pPr>
      <w:r>
        <w:rPr>
          <w:rFonts w:ascii="Garamond" w:hAnsi="Garamond"/>
        </w:rPr>
        <w:t xml:space="preserve">Looked at </w:t>
      </w:r>
      <w:r w:rsidRPr="00AF48E4">
        <w:rPr>
          <w:rFonts w:ascii="Garamond" w:hAnsi="Garamond"/>
        </w:rPr>
        <w:t>33,358 resolved allegations against serving NYPD</w:t>
      </w:r>
      <w:r>
        <w:rPr>
          <w:rFonts w:ascii="Garamond" w:hAnsi="Garamond"/>
        </w:rPr>
        <w:t xml:space="preserve"> between 1985-2020</w:t>
      </w:r>
      <w:r w:rsidR="004B5ECD">
        <w:rPr>
          <w:rFonts w:ascii="Garamond" w:hAnsi="Garamond"/>
        </w:rPr>
        <w:t xml:space="preserve"> and how features of misconduct differed by gender using machine learning</w:t>
      </w:r>
    </w:p>
    <w:p w14:paraId="0EDABF8B" w14:textId="619AC18C" w:rsidR="004B5ECD" w:rsidRDefault="0006743B" w:rsidP="00AF48E4">
      <w:pPr>
        <w:pStyle w:val="ListParagraph"/>
        <w:numPr>
          <w:ilvl w:val="2"/>
          <w:numId w:val="2"/>
        </w:numPr>
        <w:spacing w:line="240" w:lineRule="auto"/>
        <w:rPr>
          <w:rFonts w:ascii="Garamond" w:hAnsi="Garamond"/>
        </w:rPr>
      </w:pPr>
      <w:r>
        <w:rPr>
          <w:rFonts w:ascii="Garamond" w:hAnsi="Garamond"/>
        </w:rPr>
        <w:t>Theories for police misconduct</w:t>
      </w:r>
    </w:p>
    <w:p w14:paraId="360E476F" w14:textId="43172310" w:rsidR="00926F0F" w:rsidRDefault="00926F0F" w:rsidP="00926F0F">
      <w:pPr>
        <w:pStyle w:val="ListParagraph"/>
        <w:numPr>
          <w:ilvl w:val="3"/>
          <w:numId w:val="2"/>
        </w:numPr>
        <w:spacing w:line="240" w:lineRule="auto"/>
        <w:rPr>
          <w:rFonts w:ascii="Garamond" w:hAnsi="Garamond"/>
        </w:rPr>
      </w:pPr>
      <w:r>
        <w:rPr>
          <w:rFonts w:ascii="Garamond" w:hAnsi="Garamond"/>
        </w:rPr>
        <w:t>General strain theory = police misconduct as a response/coping mechanism to occupational stress/burnout that comes with dangerousness of job</w:t>
      </w:r>
    </w:p>
    <w:p w14:paraId="0FC97056" w14:textId="666A22D4" w:rsidR="00926F0F" w:rsidRDefault="00926F0F" w:rsidP="00926F0F">
      <w:pPr>
        <w:pStyle w:val="ListParagraph"/>
        <w:numPr>
          <w:ilvl w:val="3"/>
          <w:numId w:val="2"/>
        </w:numPr>
        <w:spacing w:line="240" w:lineRule="auto"/>
        <w:rPr>
          <w:rFonts w:ascii="Garamond" w:hAnsi="Garamond"/>
        </w:rPr>
      </w:pPr>
      <w:r>
        <w:rPr>
          <w:rFonts w:ascii="Garamond" w:hAnsi="Garamond"/>
        </w:rPr>
        <w:t xml:space="preserve">Social learning theory = </w:t>
      </w:r>
      <w:r w:rsidR="0034073E">
        <w:rPr>
          <w:rFonts w:ascii="Garamond" w:hAnsi="Garamond"/>
        </w:rPr>
        <w:t>misconduct incentivized by occupational norms, informal code, and overall police culture</w:t>
      </w:r>
    </w:p>
    <w:p w14:paraId="3EE37D19" w14:textId="2093B4C7" w:rsidR="0034073E" w:rsidRDefault="00C22BF4" w:rsidP="00C22BF4">
      <w:pPr>
        <w:pStyle w:val="ListParagraph"/>
        <w:numPr>
          <w:ilvl w:val="2"/>
          <w:numId w:val="2"/>
        </w:numPr>
        <w:spacing w:line="240" w:lineRule="auto"/>
        <w:rPr>
          <w:rFonts w:ascii="Garamond" w:hAnsi="Garamond"/>
        </w:rPr>
      </w:pPr>
      <w:r>
        <w:rPr>
          <w:rFonts w:ascii="Garamond" w:hAnsi="Garamond"/>
        </w:rPr>
        <w:t xml:space="preserve">Investigation and sanction of misconduct in NYPD </w:t>
      </w:r>
    </w:p>
    <w:p w14:paraId="3750840E" w14:textId="3E20A043" w:rsidR="00C22BF4" w:rsidRDefault="00C22BF4" w:rsidP="00C22BF4">
      <w:pPr>
        <w:pStyle w:val="ListParagraph"/>
        <w:numPr>
          <w:ilvl w:val="3"/>
          <w:numId w:val="2"/>
        </w:numPr>
        <w:spacing w:line="240" w:lineRule="auto"/>
        <w:rPr>
          <w:rFonts w:ascii="Garamond" w:hAnsi="Garamond"/>
        </w:rPr>
      </w:pPr>
      <w:r>
        <w:rPr>
          <w:rFonts w:ascii="Garamond" w:hAnsi="Garamond"/>
        </w:rPr>
        <w:t>CCRB = independent agency that receives and investigates citizen complaints against police</w:t>
      </w:r>
    </w:p>
    <w:p w14:paraId="057DB181" w14:textId="352A8AD4" w:rsidR="00565E2D" w:rsidRDefault="00565E2D" w:rsidP="00565E2D">
      <w:pPr>
        <w:pStyle w:val="ListParagraph"/>
        <w:numPr>
          <w:ilvl w:val="4"/>
          <w:numId w:val="2"/>
        </w:numPr>
        <w:spacing w:line="240" w:lineRule="auto"/>
        <w:rPr>
          <w:rFonts w:ascii="Garamond" w:hAnsi="Garamond"/>
        </w:rPr>
      </w:pPr>
      <w:r>
        <w:rPr>
          <w:rFonts w:ascii="Garamond" w:hAnsi="Garamond"/>
        </w:rPr>
        <w:t>Become independent in 1993</w:t>
      </w:r>
    </w:p>
    <w:p w14:paraId="15FD0A42" w14:textId="1BD36038" w:rsidR="00C22BF4" w:rsidRDefault="00C22BF4" w:rsidP="00C22BF4">
      <w:pPr>
        <w:pStyle w:val="ListParagraph"/>
        <w:numPr>
          <w:ilvl w:val="3"/>
          <w:numId w:val="2"/>
        </w:numPr>
        <w:spacing w:line="240" w:lineRule="auto"/>
        <w:rPr>
          <w:rFonts w:ascii="Garamond" w:hAnsi="Garamond"/>
        </w:rPr>
      </w:pPr>
      <w:r>
        <w:rPr>
          <w:rFonts w:ascii="Garamond" w:hAnsi="Garamond"/>
        </w:rPr>
        <w:t>Internal Af</w:t>
      </w:r>
      <w:r w:rsidR="00F261CB">
        <w:rPr>
          <w:rFonts w:ascii="Garamond" w:hAnsi="Garamond"/>
        </w:rPr>
        <w:t>fairs Bureau = investgiatons from chief of police</w:t>
      </w:r>
    </w:p>
    <w:p w14:paraId="1A49C2A3" w14:textId="62D54985" w:rsidR="00F261CB" w:rsidRDefault="00F261CB" w:rsidP="00C22BF4">
      <w:pPr>
        <w:pStyle w:val="ListParagraph"/>
        <w:numPr>
          <w:ilvl w:val="3"/>
          <w:numId w:val="2"/>
        </w:numPr>
        <w:spacing w:line="240" w:lineRule="auto"/>
        <w:rPr>
          <w:rFonts w:ascii="Garamond" w:hAnsi="Garamond"/>
        </w:rPr>
      </w:pPr>
      <w:r>
        <w:rPr>
          <w:rFonts w:ascii="Garamond" w:hAnsi="Garamond"/>
        </w:rPr>
        <w:t>NYPD retains final decision making power for officer misconduct</w:t>
      </w:r>
    </w:p>
    <w:p w14:paraId="5DEC31BA" w14:textId="38D71913" w:rsidR="00C61DF3" w:rsidRDefault="00C61DF3" w:rsidP="00C22BF4">
      <w:pPr>
        <w:pStyle w:val="ListParagraph"/>
        <w:numPr>
          <w:ilvl w:val="3"/>
          <w:numId w:val="2"/>
        </w:numPr>
        <w:spacing w:line="240" w:lineRule="auto"/>
        <w:rPr>
          <w:rFonts w:ascii="Garamond" w:hAnsi="Garamond"/>
        </w:rPr>
      </w:pPr>
      <w:r>
        <w:rPr>
          <w:rFonts w:ascii="Garamond" w:hAnsi="Garamond"/>
        </w:rPr>
        <w:t>Commision to Combat Police Corruption = reviews corruption findings and engages with Internal Affairs to produce feedback</w:t>
      </w:r>
    </w:p>
    <w:p w14:paraId="423CDB3C" w14:textId="530DAC92" w:rsidR="00DB52C4" w:rsidRDefault="00DB52C4" w:rsidP="00C22BF4">
      <w:pPr>
        <w:pStyle w:val="ListParagraph"/>
        <w:numPr>
          <w:ilvl w:val="3"/>
          <w:numId w:val="2"/>
        </w:numPr>
        <w:spacing w:line="240" w:lineRule="auto"/>
        <w:rPr>
          <w:rFonts w:ascii="Garamond" w:hAnsi="Garamond"/>
        </w:rPr>
      </w:pPr>
      <w:r>
        <w:rPr>
          <w:rFonts w:ascii="Garamond" w:hAnsi="Garamond"/>
        </w:rPr>
        <w:t xml:space="preserve">Allegations </w:t>
      </w:r>
      <w:r w:rsidR="00BC467C" w:rsidRPr="00BC467C">
        <w:rPr>
          <w:rFonts w:ascii="Garamond" w:hAnsi="Garamond"/>
        </w:rPr>
        <w:t>typically fall into four broad categories: 1) improper use of force, 2) abuse of authority, 3) discourteous behavior, and 4) offensive language</w:t>
      </w:r>
    </w:p>
    <w:p w14:paraId="411CBECD" w14:textId="3749B98B" w:rsidR="00B835B7" w:rsidRDefault="00B835B7" w:rsidP="00B835B7">
      <w:pPr>
        <w:pStyle w:val="ListParagraph"/>
        <w:numPr>
          <w:ilvl w:val="2"/>
          <w:numId w:val="2"/>
        </w:numPr>
        <w:spacing w:line="240" w:lineRule="auto"/>
        <w:rPr>
          <w:rFonts w:ascii="Garamond" w:hAnsi="Garamond"/>
        </w:rPr>
      </w:pPr>
      <w:r>
        <w:rPr>
          <w:rFonts w:ascii="Garamond" w:hAnsi="Garamond"/>
        </w:rPr>
        <w:t>Used random forest and logistic regression</w:t>
      </w:r>
    </w:p>
    <w:p w14:paraId="51DB0059" w14:textId="69B0C44A" w:rsidR="00B835B7" w:rsidRDefault="000C39DE" w:rsidP="00B835B7">
      <w:pPr>
        <w:pStyle w:val="ListParagraph"/>
        <w:numPr>
          <w:ilvl w:val="2"/>
          <w:numId w:val="2"/>
        </w:numPr>
        <w:spacing w:line="240" w:lineRule="auto"/>
        <w:rPr>
          <w:rFonts w:ascii="Garamond" w:hAnsi="Garamond"/>
        </w:rPr>
      </w:pPr>
      <w:r>
        <w:rPr>
          <w:rFonts w:ascii="Garamond" w:hAnsi="Garamond"/>
        </w:rPr>
        <w:t>Findings</w:t>
      </w:r>
    </w:p>
    <w:p w14:paraId="3B5163DA" w14:textId="15BE0E69" w:rsidR="000C39DE" w:rsidRDefault="000C39DE" w:rsidP="000C39DE">
      <w:pPr>
        <w:pStyle w:val="ListParagraph"/>
        <w:numPr>
          <w:ilvl w:val="3"/>
          <w:numId w:val="2"/>
        </w:numPr>
        <w:spacing w:line="240" w:lineRule="auto"/>
        <w:rPr>
          <w:rFonts w:ascii="Garamond" w:hAnsi="Garamond"/>
        </w:rPr>
      </w:pPr>
      <w:r>
        <w:rPr>
          <w:rFonts w:ascii="Garamond" w:hAnsi="Garamond"/>
        </w:rPr>
        <w:t>Models were able to differentiate male and female officers</w:t>
      </w:r>
    </w:p>
    <w:p w14:paraId="54FA66CD" w14:textId="50AD14A4" w:rsidR="00914931" w:rsidRDefault="00914931" w:rsidP="000C39DE">
      <w:pPr>
        <w:pStyle w:val="ListParagraph"/>
        <w:numPr>
          <w:ilvl w:val="3"/>
          <w:numId w:val="2"/>
        </w:numPr>
        <w:spacing w:line="240" w:lineRule="auto"/>
        <w:rPr>
          <w:rFonts w:ascii="Garamond" w:hAnsi="Garamond"/>
        </w:rPr>
      </w:pPr>
      <w:r>
        <w:rPr>
          <w:rFonts w:ascii="Garamond" w:hAnsi="Garamond"/>
        </w:rPr>
        <w:lastRenderedPageBreak/>
        <w:t>Women accrue fewer complaints across ever compliant type</w:t>
      </w:r>
    </w:p>
    <w:p w14:paraId="143E0882" w14:textId="006D7328" w:rsidR="00914931" w:rsidRDefault="00914931" w:rsidP="00914931">
      <w:pPr>
        <w:pStyle w:val="ListParagraph"/>
        <w:numPr>
          <w:ilvl w:val="4"/>
          <w:numId w:val="2"/>
        </w:numPr>
        <w:spacing w:line="240" w:lineRule="auto"/>
        <w:rPr>
          <w:rFonts w:ascii="Garamond" w:hAnsi="Garamond"/>
        </w:rPr>
      </w:pPr>
      <w:r>
        <w:rPr>
          <w:rFonts w:ascii="Garamond" w:hAnsi="Garamond"/>
        </w:rPr>
        <w:t xml:space="preserve">But were more likely to </w:t>
      </w:r>
      <w:r w:rsidR="00073629">
        <w:rPr>
          <w:rFonts w:ascii="Garamond" w:hAnsi="Garamond"/>
        </w:rPr>
        <w:t>be subjected to remedial management action</w:t>
      </w:r>
    </w:p>
    <w:p w14:paraId="2950856F" w14:textId="7C65DA1E" w:rsidR="00073629" w:rsidRDefault="00073629" w:rsidP="00073629">
      <w:pPr>
        <w:pStyle w:val="ListParagraph"/>
        <w:numPr>
          <w:ilvl w:val="5"/>
          <w:numId w:val="2"/>
        </w:numPr>
        <w:spacing w:line="240" w:lineRule="auto"/>
        <w:rPr>
          <w:rFonts w:ascii="Garamond" w:hAnsi="Garamond"/>
        </w:rPr>
      </w:pPr>
      <w:r>
        <w:rPr>
          <w:rFonts w:ascii="Garamond" w:hAnsi="Garamond"/>
        </w:rPr>
        <w:t>Still offered little protection against serious misconduct</w:t>
      </w:r>
    </w:p>
    <w:p w14:paraId="0A9801FF" w14:textId="24625F2B" w:rsidR="00073629" w:rsidRDefault="00073629" w:rsidP="00073629">
      <w:pPr>
        <w:pStyle w:val="ListParagraph"/>
        <w:numPr>
          <w:ilvl w:val="3"/>
          <w:numId w:val="2"/>
        </w:numPr>
        <w:spacing w:line="240" w:lineRule="auto"/>
        <w:rPr>
          <w:rFonts w:ascii="Garamond" w:hAnsi="Garamond"/>
        </w:rPr>
      </w:pPr>
      <w:r>
        <w:rPr>
          <w:rFonts w:ascii="Garamond" w:hAnsi="Garamond"/>
        </w:rPr>
        <w:t>Men conducted serious misconduct at younger ages</w:t>
      </w:r>
    </w:p>
    <w:p w14:paraId="36E32E62" w14:textId="097DCA5C" w:rsidR="009C0E46" w:rsidRDefault="009C0E46" w:rsidP="009C0E46">
      <w:pPr>
        <w:pStyle w:val="ListParagraph"/>
        <w:numPr>
          <w:ilvl w:val="2"/>
          <w:numId w:val="2"/>
        </w:numPr>
        <w:spacing w:line="240" w:lineRule="auto"/>
        <w:rPr>
          <w:rFonts w:ascii="Garamond" w:hAnsi="Garamond"/>
        </w:rPr>
      </w:pPr>
      <w:r>
        <w:rPr>
          <w:rFonts w:ascii="Garamond" w:hAnsi="Garamond"/>
        </w:rPr>
        <w:t xml:space="preserve">Repeat offender officers are responsible for over $1.5 billion in lawsuit </w:t>
      </w:r>
      <w:r w:rsidR="00E94299">
        <w:rPr>
          <w:rFonts w:ascii="Garamond" w:hAnsi="Garamond"/>
        </w:rPr>
        <w:t>settlements</w:t>
      </w:r>
    </w:p>
    <w:p w14:paraId="1467A288" w14:textId="60D277DB" w:rsidR="00384C47" w:rsidRDefault="00A367D9" w:rsidP="00D941CC">
      <w:pPr>
        <w:pStyle w:val="ListParagraph"/>
        <w:numPr>
          <w:ilvl w:val="1"/>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F9lmTsz0","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Pr>
          <w:rFonts w:ascii="Garamond" w:hAnsi="Garamond"/>
        </w:rPr>
        <w:fldChar w:fldCharType="separate"/>
      </w:r>
      <w:r w:rsidRPr="00A367D9">
        <w:rPr>
          <w:rFonts w:ascii="Garamond" w:hAnsi="Garamond"/>
        </w:rPr>
        <w:t>(Headley et al., 2020)</w:t>
      </w:r>
      <w:r>
        <w:rPr>
          <w:rFonts w:ascii="Garamond" w:hAnsi="Garamond"/>
        </w:rPr>
        <w:fldChar w:fldCharType="end"/>
      </w:r>
    </w:p>
    <w:p w14:paraId="1D5C77E2" w14:textId="10E8B9A7" w:rsidR="00922A18" w:rsidRDefault="00C04C65" w:rsidP="00922A18">
      <w:pPr>
        <w:pStyle w:val="ListParagraph"/>
        <w:numPr>
          <w:ilvl w:val="2"/>
          <w:numId w:val="2"/>
        </w:numPr>
        <w:spacing w:line="240" w:lineRule="auto"/>
        <w:rPr>
          <w:rFonts w:ascii="Garamond" w:hAnsi="Garamond"/>
        </w:rPr>
      </w:pPr>
      <w:r>
        <w:rPr>
          <w:rFonts w:ascii="Garamond" w:hAnsi="Garamond"/>
        </w:rPr>
        <w:t xml:space="preserve">Investigates whether complaint’s race/ethnicity were linked to </w:t>
      </w:r>
      <w:r w:rsidR="00DB4E77">
        <w:rPr>
          <w:rFonts w:ascii="Garamond" w:hAnsi="Garamond"/>
        </w:rPr>
        <w:t>police misconduct case outcomes</w:t>
      </w:r>
    </w:p>
    <w:p w14:paraId="78770A8F" w14:textId="77777777" w:rsidR="00B468E1" w:rsidRPr="00B468E1" w:rsidRDefault="00730088" w:rsidP="00B468E1">
      <w:pPr>
        <w:pStyle w:val="ListParagraph"/>
        <w:numPr>
          <w:ilvl w:val="2"/>
          <w:numId w:val="2"/>
        </w:numPr>
        <w:spacing w:line="240" w:lineRule="auto"/>
        <w:rPr>
          <w:rFonts w:ascii="Garamond" w:hAnsi="Garamond"/>
        </w:rPr>
      </w:pPr>
      <w:r>
        <w:rPr>
          <w:rFonts w:ascii="Garamond" w:hAnsi="Garamond"/>
        </w:rPr>
        <w:t>Police misconduct = “</w:t>
      </w:r>
      <w:r w:rsidR="00B468E1" w:rsidRPr="00B468E1">
        <w:rPr>
          <w:rFonts w:ascii="Garamond" w:hAnsi="Garamond"/>
        </w:rPr>
        <w:t>a police officer’s violation of internal and/or</w:t>
      </w:r>
    </w:p>
    <w:p w14:paraId="3F04B671" w14:textId="6ED2F2BD" w:rsidR="00730088" w:rsidRDefault="00B468E1" w:rsidP="00B468E1">
      <w:pPr>
        <w:pStyle w:val="ListParagraph"/>
        <w:numPr>
          <w:ilvl w:val="2"/>
          <w:numId w:val="2"/>
        </w:numPr>
        <w:spacing w:line="240" w:lineRule="auto"/>
        <w:rPr>
          <w:rFonts w:ascii="Garamond" w:hAnsi="Garamond"/>
        </w:rPr>
      </w:pPr>
      <w:r w:rsidRPr="00B468E1">
        <w:rPr>
          <w:rFonts w:ascii="Garamond" w:hAnsi="Garamond"/>
        </w:rPr>
        <w:t>external rules of conduct and can include the breaking of police department procedures as well as the violation of a citizen’s civil rights</w:t>
      </w:r>
      <w:r>
        <w:rPr>
          <w:rFonts w:ascii="Garamond" w:hAnsi="Garamond"/>
        </w:rPr>
        <w:t>”</w:t>
      </w:r>
    </w:p>
    <w:p w14:paraId="33EF0BD5" w14:textId="07CA282A" w:rsidR="00FF5FA6" w:rsidRDefault="00FF5FA6" w:rsidP="00B468E1">
      <w:pPr>
        <w:pStyle w:val="ListParagraph"/>
        <w:numPr>
          <w:ilvl w:val="2"/>
          <w:numId w:val="2"/>
        </w:numPr>
        <w:spacing w:line="240" w:lineRule="auto"/>
        <w:rPr>
          <w:rFonts w:ascii="Garamond" w:hAnsi="Garamond"/>
        </w:rPr>
      </w:pPr>
      <w:r>
        <w:rPr>
          <w:rFonts w:ascii="Garamond" w:hAnsi="Garamond"/>
        </w:rPr>
        <w:t>Findings</w:t>
      </w:r>
    </w:p>
    <w:p w14:paraId="43FFC45A" w14:textId="09300906" w:rsidR="00231566" w:rsidRDefault="00DF0349" w:rsidP="00FF5FA6">
      <w:pPr>
        <w:pStyle w:val="ListParagraph"/>
        <w:numPr>
          <w:ilvl w:val="3"/>
          <w:numId w:val="2"/>
        </w:numPr>
        <w:spacing w:line="240" w:lineRule="auto"/>
        <w:rPr>
          <w:rFonts w:ascii="Garamond" w:hAnsi="Garamond"/>
        </w:rPr>
      </w:pPr>
      <w:r>
        <w:rPr>
          <w:rFonts w:ascii="Garamond" w:hAnsi="Garamond"/>
        </w:rPr>
        <w:t>odds of not sustained were 4.7 x higher for black complaints</w:t>
      </w:r>
    </w:p>
    <w:p w14:paraId="5AA7052A" w14:textId="238944FD" w:rsidR="004C7928" w:rsidRDefault="004C7928" w:rsidP="00FF5FA6">
      <w:pPr>
        <w:pStyle w:val="ListParagraph"/>
        <w:numPr>
          <w:ilvl w:val="4"/>
          <w:numId w:val="2"/>
        </w:numPr>
        <w:spacing w:line="240" w:lineRule="auto"/>
        <w:rPr>
          <w:rFonts w:ascii="Garamond" w:hAnsi="Garamond"/>
        </w:rPr>
      </w:pPr>
      <w:r>
        <w:rPr>
          <w:rFonts w:ascii="Garamond" w:hAnsi="Garamond"/>
        </w:rPr>
        <w:t>3.6 x unfounded for black</w:t>
      </w:r>
    </w:p>
    <w:p w14:paraId="7B176581" w14:textId="249E7171" w:rsidR="004C7928" w:rsidRDefault="004C7928" w:rsidP="00FF5FA6">
      <w:pPr>
        <w:pStyle w:val="ListParagraph"/>
        <w:numPr>
          <w:ilvl w:val="4"/>
          <w:numId w:val="2"/>
        </w:numPr>
        <w:spacing w:line="240" w:lineRule="auto"/>
        <w:rPr>
          <w:rFonts w:ascii="Garamond" w:hAnsi="Garamond"/>
        </w:rPr>
      </w:pPr>
      <w:r>
        <w:rPr>
          <w:rFonts w:ascii="Garamond" w:hAnsi="Garamond"/>
        </w:rPr>
        <w:t>4.2 x that officer will be cleared of any wrongdoing</w:t>
      </w:r>
    </w:p>
    <w:p w14:paraId="63C49FB7" w14:textId="3BFA51B8" w:rsidR="004C7928" w:rsidRDefault="004C7928" w:rsidP="00FF5FA6">
      <w:pPr>
        <w:pStyle w:val="ListParagraph"/>
        <w:numPr>
          <w:ilvl w:val="3"/>
          <w:numId w:val="2"/>
        </w:numPr>
        <w:spacing w:line="240" w:lineRule="auto"/>
        <w:rPr>
          <w:rFonts w:ascii="Garamond" w:hAnsi="Garamond"/>
        </w:rPr>
      </w:pPr>
      <w:r>
        <w:rPr>
          <w:rFonts w:ascii="Garamond" w:hAnsi="Garamond"/>
        </w:rPr>
        <w:t xml:space="preserve">1.6 x not sustained for </w:t>
      </w:r>
      <w:r w:rsidR="003B358E">
        <w:rPr>
          <w:rFonts w:ascii="Garamond" w:hAnsi="Garamond"/>
        </w:rPr>
        <w:t>Hispanics</w:t>
      </w:r>
    </w:p>
    <w:p w14:paraId="167A7CAA" w14:textId="7594146B" w:rsidR="003B358E" w:rsidRDefault="003B358E" w:rsidP="00FF5FA6">
      <w:pPr>
        <w:pStyle w:val="ListParagraph"/>
        <w:numPr>
          <w:ilvl w:val="3"/>
          <w:numId w:val="2"/>
        </w:numPr>
        <w:spacing w:line="240" w:lineRule="auto"/>
        <w:rPr>
          <w:rFonts w:ascii="Garamond" w:hAnsi="Garamond"/>
        </w:rPr>
      </w:pPr>
      <w:r>
        <w:rPr>
          <w:rFonts w:ascii="Garamond" w:hAnsi="Garamond"/>
        </w:rPr>
        <w:t>Younger complaints are more likely to get not sustained, unfounded, or exonerated</w:t>
      </w:r>
    </w:p>
    <w:p w14:paraId="551356F9" w14:textId="5BC37ED4" w:rsidR="003B358E" w:rsidRDefault="003B358E" w:rsidP="00FF5FA6">
      <w:pPr>
        <w:pStyle w:val="ListParagraph"/>
        <w:numPr>
          <w:ilvl w:val="3"/>
          <w:numId w:val="2"/>
        </w:numPr>
        <w:spacing w:line="240" w:lineRule="auto"/>
        <w:rPr>
          <w:rFonts w:ascii="Garamond" w:hAnsi="Garamond"/>
        </w:rPr>
      </w:pPr>
      <w:r>
        <w:rPr>
          <w:rFonts w:ascii="Garamond" w:hAnsi="Garamond"/>
        </w:rPr>
        <w:t>Male complaints were less likely to result in unfounded or exonerated</w:t>
      </w:r>
    </w:p>
    <w:p w14:paraId="091CE06B" w14:textId="2E46C7EC" w:rsidR="00FF5FA6" w:rsidRDefault="00FF5FA6" w:rsidP="00FF5FA6">
      <w:pPr>
        <w:pStyle w:val="ListParagraph"/>
        <w:numPr>
          <w:ilvl w:val="3"/>
          <w:numId w:val="2"/>
        </w:numPr>
        <w:spacing w:line="240" w:lineRule="auto"/>
        <w:rPr>
          <w:rFonts w:ascii="Garamond" w:hAnsi="Garamond"/>
        </w:rPr>
      </w:pPr>
      <w:r>
        <w:rPr>
          <w:rFonts w:ascii="Garamond" w:hAnsi="Garamond"/>
        </w:rPr>
        <w:t>Officer factors</w:t>
      </w:r>
    </w:p>
    <w:p w14:paraId="7901A096" w14:textId="2E5C07CC" w:rsidR="00FF5FA6" w:rsidRDefault="00FF5FA6" w:rsidP="00FF5FA6">
      <w:pPr>
        <w:pStyle w:val="ListParagraph"/>
        <w:numPr>
          <w:ilvl w:val="4"/>
          <w:numId w:val="2"/>
        </w:numPr>
        <w:spacing w:line="240" w:lineRule="auto"/>
        <w:rPr>
          <w:rFonts w:ascii="Garamond" w:hAnsi="Garamond"/>
        </w:rPr>
      </w:pPr>
      <w:r>
        <w:rPr>
          <w:rFonts w:ascii="Garamond" w:hAnsi="Garamond"/>
        </w:rPr>
        <w:t>White: 1.5x not sustained</w:t>
      </w:r>
    </w:p>
    <w:p w14:paraId="7AC2FB57" w14:textId="0B620056" w:rsidR="00FF5FA6" w:rsidRDefault="00FF5FA6" w:rsidP="00781A0B">
      <w:pPr>
        <w:pStyle w:val="ListParagraph"/>
        <w:numPr>
          <w:ilvl w:val="5"/>
          <w:numId w:val="2"/>
        </w:numPr>
        <w:spacing w:line="240" w:lineRule="auto"/>
        <w:rPr>
          <w:rFonts w:ascii="Garamond" w:hAnsi="Garamond"/>
        </w:rPr>
      </w:pPr>
      <w:r>
        <w:rPr>
          <w:rFonts w:ascii="Garamond" w:hAnsi="Garamond"/>
        </w:rPr>
        <w:t>1.2x unfounded</w:t>
      </w:r>
    </w:p>
    <w:p w14:paraId="09C98119" w14:textId="422666BF" w:rsidR="00FF5FA6" w:rsidRDefault="00781A0B" w:rsidP="00781A0B">
      <w:pPr>
        <w:pStyle w:val="ListParagraph"/>
        <w:numPr>
          <w:ilvl w:val="5"/>
          <w:numId w:val="2"/>
        </w:numPr>
        <w:spacing w:line="240" w:lineRule="auto"/>
        <w:rPr>
          <w:rFonts w:ascii="Garamond" w:hAnsi="Garamond"/>
        </w:rPr>
      </w:pPr>
      <w:r>
        <w:rPr>
          <w:rFonts w:ascii="Garamond" w:hAnsi="Garamond"/>
        </w:rPr>
        <w:t>1.9 exonerated</w:t>
      </w:r>
    </w:p>
    <w:p w14:paraId="0590623C" w14:textId="19A7D6F4" w:rsidR="00781A0B" w:rsidRDefault="00781A0B" w:rsidP="00781A0B">
      <w:pPr>
        <w:pStyle w:val="ListParagraph"/>
        <w:numPr>
          <w:ilvl w:val="4"/>
          <w:numId w:val="2"/>
        </w:numPr>
        <w:spacing w:line="240" w:lineRule="auto"/>
        <w:rPr>
          <w:rFonts w:ascii="Garamond" w:hAnsi="Garamond"/>
        </w:rPr>
      </w:pPr>
      <w:r>
        <w:rPr>
          <w:rFonts w:ascii="Garamond" w:hAnsi="Garamond"/>
        </w:rPr>
        <w:t>Hispanic</w:t>
      </w:r>
    </w:p>
    <w:p w14:paraId="23BF91F9" w14:textId="2495A4BD" w:rsidR="00781A0B" w:rsidRDefault="00781A0B" w:rsidP="00781A0B">
      <w:pPr>
        <w:pStyle w:val="ListParagraph"/>
        <w:numPr>
          <w:ilvl w:val="5"/>
          <w:numId w:val="2"/>
        </w:numPr>
        <w:spacing w:line="240" w:lineRule="auto"/>
        <w:rPr>
          <w:rFonts w:ascii="Garamond" w:hAnsi="Garamond"/>
        </w:rPr>
      </w:pPr>
      <w:r>
        <w:rPr>
          <w:rFonts w:ascii="Garamond" w:hAnsi="Garamond"/>
        </w:rPr>
        <w:t>1.8x exonerated</w:t>
      </w:r>
    </w:p>
    <w:p w14:paraId="3C4B173C" w14:textId="08C59532" w:rsidR="00781A0B" w:rsidRDefault="00781A0B" w:rsidP="00781A0B">
      <w:pPr>
        <w:pStyle w:val="ListParagraph"/>
        <w:numPr>
          <w:ilvl w:val="4"/>
          <w:numId w:val="2"/>
        </w:numPr>
        <w:spacing w:line="240" w:lineRule="auto"/>
        <w:rPr>
          <w:rFonts w:ascii="Garamond" w:hAnsi="Garamond"/>
        </w:rPr>
      </w:pPr>
      <w:r>
        <w:rPr>
          <w:rFonts w:ascii="Garamond" w:hAnsi="Garamond"/>
        </w:rPr>
        <w:t xml:space="preserve">Higher rank </w:t>
      </w:r>
    </w:p>
    <w:p w14:paraId="5D3A96E1" w14:textId="1C55E72C" w:rsidR="00781A0B" w:rsidRDefault="007E2396" w:rsidP="00781A0B">
      <w:pPr>
        <w:pStyle w:val="ListParagraph"/>
        <w:numPr>
          <w:ilvl w:val="5"/>
          <w:numId w:val="2"/>
        </w:numPr>
        <w:spacing w:line="240" w:lineRule="auto"/>
        <w:rPr>
          <w:rFonts w:ascii="Garamond" w:hAnsi="Garamond"/>
        </w:rPr>
      </w:pPr>
      <w:r>
        <w:rPr>
          <w:rFonts w:ascii="Garamond" w:hAnsi="Garamond"/>
        </w:rPr>
        <w:t>Unfounded</w:t>
      </w:r>
    </w:p>
    <w:p w14:paraId="196FC09F" w14:textId="10D4F79D" w:rsidR="007E2396" w:rsidRDefault="007E2396" w:rsidP="007E2396">
      <w:pPr>
        <w:pStyle w:val="ListParagraph"/>
        <w:numPr>
          <w:ilvl w:val="4"/>
          <w:numId w:val="2"/>
        </w:numPr>
        <w:spacing w:line="240" w:lineRule="auto"/>
        <w:rPr>
          <w:rFonts w:ascii="Garamond" w:hAnsi="Garamond"/>
        </w:rPr>
      </w:pPr>
      <w:r>
        <w:rPr>
          <w:rFonts w:ascii="Garamond" w:hAnsi="Garamond"/>
        </w:rPr>
        <w:t>The more the number of allegations, the higher likelihood of it being not sustained, unfounded, or exonerated</w:t>
      </w:r>
    </w:p>
    <w:p w14:paraId="7F877393" w14:textId="0F6FEC72" w:rsidR="00F30DAF" w:rsidRDefault="00F30DAF" w:rsidP="00F30DAF">
      <w:pPr>
        <w:pStyle w:val="ListParagraph"/>
        <w:numPr>
          <w:ilvl w:val="1"/>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sBE6ozD9","properties":{"formattedCitation":"(Cubitt &amp; Birch, 2021)","plainCitation":"(Cubitt &amp; Birch, 2021)","noteIndex":0},"citationItems":[{"id":345,"uris":["http://zotero.org/users/9742015/items/F2LDHVVN"],"itemData":{"id":345,"type":"article-journal","container-title":"Policing: An International Journal","issue":"5","journalAbbreviation":"Policing: Int'l J.","language":"eng","page":"800-817","source":"HeinOnline","title":"A Machine Learning Analysis of Misconduct in the New York Police Department","volume":"44","author":[{"family":"Cubitt","given":"Timothy I. C."},{"family":"Birch","given":"Philip"}],"issued":{"date-parts":[["2021"]]}}}],"schema":"https://github.com/citation-style-language/schema/raw/master/csl-citation.json"} </w:instrText>
      </w:r>
      <w:r>
        <w:rPr>
          <w:rFonts w:ascii="Garamond" w:hAnsi="Garamond"/>
        </w:rPr>
        <w:fldChar w:fldCharType="separate"/>
      </w:r>
      <w:r w:rsidRPr="00F30DAF">
        <w:rPr>
          <w:rFonts w:ascii="Garamond" w:hAnsi="Garamond"/>
        </w:rPr>
        <w:t>(Cubitt &amp; Birch, 2021)</w:t>
      </w:r>
      <w:r>
        <w:rPr>
          <w:rFonts w:ascii="Garamond" w:hAnsi="Garamond"/>
        </w:rPr>
        <w:fldChar w:fldCharType="end"/>
      </w:r>
    </w:p>
    <w:p w14:paraId="71B98C57" w14:textId="294267F5" w:rsidR="00B66FFE" w:rsidRDefault="00B66FFE" w:rsidP="00B66FFE">
      <w:pPr>
        <w:pStyle w:val="ListParagraph"/>
        <w:numPr>
          <w:ilvl w:val="2"/>
          <w:numId w:val="2"/>
        </w:numPr>
        <w:spacing w:line="240" w:lineRule="auto"/>
        <w:rPr>
          <w:rFonts w:ascii="Garamond" w:hAnsi="Garamond"/>
        </w:rPr>
      </w:pPr>
      <w:r>
        <w:rPr>
          <w:rFonts w:ascii="Garamond" w:hAnsi="Garamond"/>
        </w:rPr>
        <w:t>Used the CCRB database for NYPD; machine learning to ide</w:t>
      </w:r>
      <w:r w:rsidR="00F421E7">
        <w:rPr>
          <w:rFonts w:ascii="Garamond" w:hAnsi="Garamond"/>
        </w:rPr>
        <w:t>ntify demographic and misconduct history features most associated with officers who commit instances of serious misconduct</w:t>
      </w:r>
    </w:p>
    <w:p w14:paraId="182A4845" w14:textId="3E511763" w:rsidR="00F421E7" w:rsidRDefault="00F421E7" w:rsidP="00F421E7">
      <w:pPr>
        <w:pStyle w:val="ListParagraph"/>
        <w:numPr>
          <w:ilvl w:val="2"/>
          <w:numId w:val="2"/>
        </w:numPr>
        <w:spacing w:line="240" w:lineRule="auto"/>
        <w:rPr>
          <w:rFonts w:ascii="Garamond" w:hAnsi="Garamond"/>
        </w:rPr>
      </w:pPr>
      <w:r>
        <w:rPr>
          <w:rFonts w:ascii="Garamond" w:hAnsi="Garamond"/>
        </w:rPr>
        <w:t>Used random forest algorithm</w:t>
      </w:r>
    </w:p>
    <w:p w14:paraId="069ABE56" w14:textId="03D8CCE1" w:rsidR="00F421E7" w:rsidRDefault="00255A17" w:rsidP="00F421E7">
      <w:pPr>
        <w:pStyle w:val="ListParagraph"/>
        <w:numPr>
          <w:ilvl w:val="2"/>
          <w:numId w:val="2"/>
        </w:numPr>
        <w:spacing w:line="240" w:lineRule="auto"/>
        <w:rPr>
          <w:rFonts w:ascii="Garamond" w:hAnsi="Garamond"/>
        </w:rPr>
      </w:pPr>
      <w:r>
        <w:rPr>
          <w:rFonts w:ascii="Garamond" w:hAnsi="Garamond"/>
        </w:rPr>
        <w:t>Findings</w:t>
      </w:r>
    </w:p>
    <w:p w14:paraId="27041684" w14:textId="65F96511" w:rsidR="00255A17" w:rsidRDefault="00255A17" w:rsidP="00255A17">
      <w:pPr>
        <w:pStyle w:val="ListParagraph"/>
        <w:numPr>
          <w:ilvl w:val="3"/>
          <w:numId w:val="2"/>
        </w:numPr>
        <w:spacing w:line="240" w:lineRule="auto"/>
        <w:rPr>
          <w:rFonts w:ascii="Garamond" w:hAnsi="Garamond"/>
        </w:rPr>
      </w:pPr>
      <w:r>
        <w:rPr>
          <w:rFonts w:ascii="Garamond" w:hAnsi="Garamond"/>
        </w:rPr>
        <w:t>24.7% complaints substaintiated and 75.3% unsubstaintiated</w:t>
      </w:r>
    </w:p>
    <w:p w14:paraId="3CFA78C1" w14:textId="72029FA2" w:rsidR="004C1387" w:rsidRDefault="00A12DE8" w:rsidP="004C1387">
      <w:pPr>
        <w:pStyle w:val="ListParagraph"/>
        <w:numPr>
          <w:ilvl w:val="3"/>
          <w:numId w:val="2"/>
        </w:numPr>
        <w:spacing w:line="240" w:lineRule="auto"/>
        <w:rPr>
          <w:rFonts w:ascii="Garamond" w:hAnsi="Garamond"/>
        </w:rPr>
      </w:pPr>
      <w:r>
        <w:rPr>
          <w:rFonts w:ascii="Garamond" w:hAnsi="Garamond"/>
        </w:rPr>
        <w:t>officers prior to age of 30 were more likely to be prone to serious misconduct</w:t>
      </w:r>
    </w:p>
    <w:p w14:paraId="6E2FE19C" w14:textId="775AB6AD" w:rsidR="00BF5488" w:rsidRDefault="00BF5488" w:rsidP="00BF5488">
      <w:pPr>
        <w:pStyle w:val="ListParagraph"/>
        <w:numPr>
          <w:ilvl w:val="4"/>
          <w:numId w:val="2"/>
        </w:numPr>
        <w:spacing w:line="240" w:lineRule="auto"/>
        <w:rPr>
          <w:rFonts w:ascii="Garamond" w:hAnsi="Garamond"/>
        </w:rPr>
      </w:pPr>
      <w:r>
        <w:rPr>
          <w:rFonts w:ascii="Garamond" w:hAnsi="Garamond"/>
        </w:rPr>
        <w:t>control theory = misconduct as a result of low self control</w:t>
      </w:r>
    </w:p>
    <w:p w14:paraId="104CC896" w14:textId="7677418F" w:rsidR="00AB324E" w:rsidRDefault="00FE361C" w:rsidP="00931917">
      <w:pPr>
        <w:pStyle w:val="ListParagraph"/>
        <w:numPr>
          <w:ilvl w:val="1"/>
          <w:numId w:val="2"/>
        </w:numPr>
        <w:spacing w:line="240" w:lineRule="auto"/>
        <w:rPr>
          <w:rFonts w:ascii="Garamond" w:hAnsi="Garamond"/>
        </w:rPr>
      </w:pPr>
      <w:r>
        <w:rPr>
          <w:rFonts w:ascii="Garamond" w:hAnsi="Garamond"/>
        </w:rPr>
        <w:fldChar w:fldCharType="begin"/>
      </w:r>
      <w:r>
        <w:rPr>
          <w:rFonts w:ascii="Garamond" w:hAnsi="Garamond"/>
        </w:rPr>
        <w:instrText xml:space="preserve"> ADDIN ZOTERO_ITEM CSL_CITATION {"citationID":"A9rYcAQr","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Pr>
          <w:rFonts w:ascii="Garamond" w:hAnsi="Garamond"/>
        </w:rPr>
        <w:fldChar w:fldCharType="separate"/>
      </w:r>
      <w:r w:rsidRPr="00FE361C">
        <w:rPr>
          <w:rFonts w:ascii="Garamond" w:hAnsi="Garamond"/>
        </w:rPr>
        <w:t>(Wright II, 2020)</w:t>
      </w:r>
      <w:r>
        <w:rPr>
          <w:rFonts w:ascii="Garamond" w:hAnsi="Garamond"/>
        </w:rPr>
        <w:fldChar w:fldCharType="end"/>
      </w:r>
    </w:p>
    <w:p w14:paraId="3ED035DC" w14:textId="2C22FE05" w:rsidR="00CA1B7D" w:rsidRDefault="00CA1B7D" w:rsidP="00CA1B7D">
      <w:pPr>
        <w:pStyle w:val="ListParagraph"/>
        <w:numPr>
          <w:ilvl w:val="2"/>
          <w:numId w:val="2"/>
        </w:numPr>
        <w:spacing w:line="240" w:lineRule="auto"/>
        <w:rPr>
          <w:rFonts w:ascii="Garamond" w:hAnsi="Garamond"/>
        </w:rPr>
      </w:pPr>
      <w:r>
        <w:rPr>
          <w:rFonts w:ascii="Garamond" w:hAnsi="Garamond"/>
        </w:rPr>
        <w:t>Used datasets from indianopolis and new orleans misconduct/compliants police data</w:t>
      </w:r>
    </w:p>
    <w:p w14:paraId="585D6EC1" w14:textId="3FD8BD5B" w:rsidR="00A5010E" w:rsidRDefault="00A5010E" w:rsidP="00CA1B7D">
      <w:pPr>
        <w:pStyle w:val="ListParagraph"/>
        <w:numPr>
          <w:ilvl w:val="2"/>
          <w:numId w:val="2"/>
        </w:numPr>
        <w:spacing w:line="240" w:lineRule="auto"/>
        <w:rPr>
          <w:rFonts w:ascii="Garamond" w:hAnsi="Garamond"/>
        </w:rPr>
      </w:pPr>
      <w:r>
        <w:rPr>
          <w:rFonts w:ascii="Garamond" w:hAnsi="Garamond"/>
        </w:rPr>
        <w:t>Multinomial logit regression</w:t>
      </w:r>
    </w:p>
    <w:p w14:paraId="070BDB56" w14:textId="5C445AE8" w:rsidR="00A5010E" w:rsidRDefault="000A1E26" w:rsidP="00CA1B7D">
      <w:pPr>
        <w:pStyle w:val="ListParagraph"/>
        <w:numPr>
          <w:ilvl w:val="2"/>
          <w:numId w:val="2"/>
        </w:numPr>
        <w:spacing w:line="240" w:lineRule="auto"/>
        <w:rPr>
          <w:rFonts w:ascii="Garamond" w:hAnsi="Garamond"/>
        </w:rPr>
      </w:pPr>
      <w:r>
        <w:rPr>
          <w:rFonts w:ascii="Garamond" w:hAnsi="Garamond"/>
        </w:rPr>
        <w:lastRenderedPageBreak/>
        <w:t>Black complaints are more likely to be sustained when interacting with a white officer</w:t>
      </w:r>
    </w:p>
    <w:p w14:paraId="1FA2F0C0" w14:textId="0176BAA4" w:rsidR="000A1E26" w:rsidRDefault="000A1E26" w:rsidP="00CA1B7D">
      <w:pPr>
        <w:pStyle w:val="ListParagraph"/>
        <w:numPr>
          <w:ilvl w:val="2"/>
          <w:numId w:val="2"/>
        </w:numPr>
        <w:spacing w:line="240" w:lineRule="auto"/>
        <w:rPr>
          <w:rFonts w:ascii="Garamond" w:hAnsi="Garamond"/>
        </w:rPr>
      </w:pPr>
      <w:r>
        <w:rPr>
          <w:rFonts w:ascii="Garamond" w:hAnsi="Garamond"/>
        </w:rPr>
        <w:t>White complaints are less likely to be sustained when interacting with a black officer</w:t>
      </w:r>
    </w:p>
    <w:p w14:paraId="160F2458" w14:textId="477B15E6" w:rsidR="003A5EEF" w:rsidRDefault="003A5EEF" w:rsidP="00CA1B7D">
      <w:pPr>
        <w:pStyle w:val="ListParagraph"/>
        <w:numPr>
          <w:ilvl w:val="2"/>
          <w:numId w:val="2"/>
        </w:numPr>
        <w:spacing w:line="240" w:lineRule="auto"/>
        <w:rPr>
          <w:rFonts w:ascii="Garamond" w:hAnsi="Garamond"/>
        </w:rPr>
      </w:pPr>
      <w:r>
        <w:rPr>
          <w:rFonts w:ascii="Garamond" w:hAnsi="Garamond"/>
        </w:rPr>
        <w:t>Male complaints are less likely to have their complaint sustained or exonerated w/ white officers relative to female officers</w:t>
      </w:r>
    </w:p>
    <w:p w14:paraId="38A1EFBD" w14:textId="7340E7A6" w:rsidR="007D4645" w:rsidRDefault="007D4645" w:rsidP="00CA1B7D">
      <w:pPr>
        <w:pStyle w:val="ListParagraph"/>
        <w:numPr>
          <w:ilvl w:val="2"/>
          <w:numId w:val="2"/>
        </w:numPr>
        <w:spacing w:line="240" w:lineRule="auto"/>
        <w:rPr>
          <w:rFonts w:ascii="Garamond" w:hAnsi="Garamond"/>
        </w:rPr>
      </w:pPr>
      <w:r>
        <w:rPr>
          <w:rFonts w:ascii="Garamond" w:hAnsi="Garamond"/>
        </w:rPr>
        <w:t>Racial mismatches have an impact</w:t>
      </w:r>
      <w:r w:rsidR="0089241A">
        <w:rPr>
          <w:rFonts w:ascii="Garamond" w:hAnsi="Garamond"/>
        </w:rPr>
        <w:t xml:space="preserve"> on outcome of police misconduct complaints</w:t>
      </w:r>
    </w:p>
    <w:p w14:paraId="18D7E2AE" w14:textId="44B57372" w:rsidR="00ED2AEE" w:rsidRDefault="00ED2AEE" w:rsidP="00ED2AEE">
      <w:pPr>
        <w:pStyle w:val="ListParagraph"/>
        <w:numPr>
          <w:ilvl w:val="3"/>
          <w:numId w:val="2"/>
        </w:numPr>
        <w:spacing w:line="240" w:lineRule="auto"/>
        <w:rPr>
          <w:rFonts w:ascii="Garamond" w:hAnsi="Garamond"/>
        </w:rPr>
      </w:pPr>
      <w:r>
        <w:rPr>
          <w:rFonts w:ascii="Garamond" w:hAnsi="Garamond"/>
        </w:rPr>
        <w:t>This was true for indianopolis but not for new orleans after disaggregating by city</w:t>
      </w:r>
    </w:p>
    <w:p w14:paraId="22B871BB" w14:textId="2AA05455" w:rsidR="008A5B4B" w:rsidRDefault="008A5B4B" w:rsidP="008A5B4B">
      <w:pPr>
        <w:pStyle w:val="ListParagraph"/>
        <w:numPr>
          <w:ilvl w:val="1"/>
          <w:numId w:val="2"/>
        </w:numPr>
        <w:spacing w:line="240" w:lineRule="auto"/>
        <w:rPr>
          <w:rFonts w:ascii="Garamond" w:hAnsi="Garamond"/>
        </w:rPr>
      </w:pPr>
      <w:r>
        <w:rPr>
          <w:rFonts w:ascii="Garamond" w:hAnsi="Garamond"/>
        </w:rPr>
        <w:fldChar w:fldCharType="begin"/>
      </w:r>
      <w:r w:rsidR="00FA1916">
        <w:rPr>
          <w:rFonts w:ascii="Garamond" w:hAnsi="Garamond"/>
        </w:rPr>
        <w:instrText xml:space="preserve"> ADDIN ZOTERO_ITEM CSL_CITATION {"citationID":"QEWkKuwP","properties":{"formattedCitation":"(Gaub, 2020)","plainCitation":"(Gaub, 2020)","noteIndex":0},"citationItems":[{"id":356,"uris":["http://zotero.org/users/9742015/items/UM59D2JI"],"itemData":{"id":356,"type":"article-journal","container-title":"Women and Criminal Justice","issue":"4","journalAbbreviation":"Women &amp; Crim. Just.","language":"eng","page":"264-289","source":"HeinOnline","title":"Understanding Police Misconduct Correlates: Does Gender Matter in Predicting Career-Ending Misconduct?","title-short":"Understanding Police Misconduct Correlates","volume":"30","author":[{"family":"Gaub","given":"Janne E."}],"issued":{"date-parts":[["2020"]]}}}],"schema":"https://github.com/citation-style-language/schema/raw/master/csl-citation.json"} </w:instrText>
      </w:r>
      <w:r>
        <w:rPr>
          <w:rFonts w:ascii="Garamond" w:hAnsi="Garamond"/>
        </w:rPr>
        <w:fldChar w:fldCharType="separate"/>
      </w:r>
      <w:r w:rsidR="00FA1916" w:rsidRPr="00FA1916">
        <w:rPr>
          <w:rFonts w:ascii="Garamond" w:hAnsi="Garamond"/>
        </w:rPr>
        <w:t>(Gaub, 2020)</w:t>
      </w:r>
      <w:r>
        <w:rPr>
          <w:rFonts w:ascii="Garamond" w:hAnsi="Garamond"/>
        </w:rPr>
        <w:fldChar w:fldCharType="end"/>
      </w:r>
    </w:p>
    <w:p w14:paraId="60AC39EB" w14:textId="3C6720F7" w:rsidR="00A806B1" w:rsidRDefault="009F3320" w:rsidP="00A806B1">
      <w:pPr>
        <w:pStyle w:val="ListParagraph"/>
        <w:numPr>
          <w:ilvl w:val="2"/>
          <w:numId w:val="2"/>
        </w:numPr>
        <w:spacing w:line="240" w:lineRule="auto"/>
        <w:rPr>
          <w:rFonts w:ascii="Garamond" w:hAnsi="Garamond"/>
        </w:rPr>
      </w:pPr>
      <w:r>
        <w:rPr>
          <w:rFonts w:ascii="Garamond" w:hAnsi="Garamond"/>
        </w:rPr>
        <w:t>12% of officers in 2016 were women</w:t>
      </w:r>
    </w:p>
    <w:p w14:paraId="505BB618" w14:textId="6E99AC75" w:rsidR="009F3320" w:rsidRDefault="009F3320" w:rsidP="00A806B1">
      <w:pPr>
        <w:pStyle w:val="ListParagraph"/>
        <w:numPr>
          <w:ilvl w:val="2"/>
          <w:numId w:val="2"/>
        </w:numPr>
        <w:spacing w:line="240" w:lineRule="auto"/>
        <w:rPr>
          <w:rFonts w:ascii="Garamond" w:hAnsi="Garamond"/>
        </w:rPr>
      </w:pPr>
      <w:r>
        <w:rPr>
          <w:rFonts w:ascii="Garamond" w:hAnsi="Garamond"/>
        </w:rPr>
        <w:t xml:space="preserve">Looking at </w:t>
      </w:r>
      <w:r w:rsidR="006D6205">
        <w:rPr>
          <w:rFonts w:ascii="Garamond" w:hAnsi="Garamond"/>
        </w:rPr>
        <w:t>different</w:t>
      </w:r>
      <w:r>
        <w:rPr>
          <w:rFonts w:ascii="Garamond" w:hAnsi="Garamond"/>
        </w:rPr>
        <w:t xml:space="preserve"> risk and protective factors for police misconduct for </w:t>
      </w:r>
      <w:r w:rsidR="001F5380">
        <w:rPr>
          <w:rFonts w:ascii="Garamond" w:hAnsi="Garamond"/>
        </w:rPr>
        <w:t>men and women</w:t>
      </w:r>
    </w:p>
    <w:p w14:paraId="77DD6C28" w14:textId="77777777" w:rsidR="00641186" w:rsidRDefault="00641186" w:rsidP="00641186">
      <w:pPr>
        <w:pStyle w:val="ListParagraph"/>
        <w:numPr>
          <w:ilvl w:val="2"/>
          <w:numId w:val="2"/>
        </w:numPr>
        <w:spacing w:line="240" w:lineRule="auto"/>
        <w:rPr>
          <w:rFonts w:ascii="Garamond" w:hAnsi="Garamond"/>
        </w:rPr>
      </w:pPr>
      <w:r>
        <w:rPr>
          <w:rFonts w:ascii="Garamond" w:hAnsi="Garamond"/>
        </w:rPr>
        <w:t>Marriage was protective for men but not protective for women</w:t>
      </w:r>
    </w:p>
    <w:p w14:paraId="048B211D" w14:textId="77777777" w:rsidR="00641186" w:rsidRDefault="00641186" w:rsidP="00641186">
      <w:pPr>
        <w:pStyle w:val="ListParagraph"/>
        <w:numPr>
          <w:ilvl w:val="3"/>
          <w:numId w:val="2"/>
        </w:numPr>
        <w:spacing w:line="240" w:lineRule="auto"/>
        <w:rPr>
          <w:rFonts w:ascii="Garamond" w:hAnsi="Garamond"/>
        </w:rPr>
      </w:pPr>
      <w:r>
        <w:rPr>
          <w:rFonts w:ascii="Garamond" w:hAnsi="Garamond"/>
        </w:rPr>
        <w:t>Getting married during time in nypd was protective for both however</w:t>
      </w:r>
    </w:p>
    <w:p w14:paraId="6881FC45" w14:textId="77777777" w:rsidR="00641186" w:rsidRDefault="00641186" w:rsidP="00641186">
      <w:pPr>
        <w:pStyle w:val="ListParagraph"/>
        <w:numPr>
          <w:ilvl w:val="3"/>
          <w:numId w:val="2"/>
        </w:numPr>
        <w:spacing w:line="240" w:lineRule="auto"/>
        <w:rPr>
          <w:rFonts w:ascii="Garamond" w:hAnsi="Garamond"/>
        </w:rPr>
      </w:pPr>
      <w:r>
        <w:rPr>
          <w:rFonts w:ascii="Garamond" w:hAnsi="Garamond"/>
        </w:rPr>
        <w:t>Getting divorced was protective for women but no diff for men</w:t>
      </w:r>
    </w:p>
    <w:p w14:paraId="5DB7DFBF" w14:textId="77777777" w:rsidR="00641186" w:rsidRDefault="00641186" w:rsidP="00641186">
      <w:pPr>
        <w:pStyle w:val="ListParagraph"/>
        <w:numPr>
          <w:ilvl w:val="3"/>
          <w:numId w:val="2"/>
        </w:numPr>
        <w:spacing w:line="240" w:lineRule="auto"/>
        <w:rPr>
          <w:rFonts w:ascii="Garamond" w:hAnsi="Garamond"/>
        </w:rPr>
      </w:pPr>
      <w:r>
        <w:rPr>
          <w:rFonts w:ascii="Garamond" w:hAnsi="Garamond"/>
        </w:rPr>
        <w:t>Being divorced at the start was a risk factor for women tho</w:t>
      </w:r>
    </w:p>
    <w:p w14:paraId="720F85D0" w14:textId="77777777" w:rsidR="00641186" w:rsidRDefault="00641186" w:rsidP="00641186">
      <w:pPr>
        <w:pStyle w:val="ListParagraph"/>
        <w:numPr>
          <w:ilvl w:val="2"/>
          <w:numId w:val="2"/>
        </w:numPr>
        <w:spacing w:line="240" w:lineRule="auto"/>
        <w:rPr>
          <w:rFonts w:ascii="Garamond" w:hAnsi="Garamond"/>
        </w:rPr>
      </w:pPr>
      <w:r>
        <w:rPr>
          <w:rFonts w:ascii="Garamond" w:hAnsi="Garamond"/>
        </w:rPr>
        <w:t>Task assignment</w:t>
      </w:r>
    </w:p>
    <w:p w14:paraId="588D7E30" w14:textId="77777777" w:rsidR="00641186" w:rsidRDefault="00641186" w:rsidP="00641186">
      <w:pPr>
        <w:pStyle w:val="ListParagraph"/>
        <w:numPr>
          <w:ilvl w:val="3"/>
          <w:numId w:val="2"/>
        </w:numPr>
        <w:spacing w:line="240" w:lineRule="auto"/>
        <w:rPr>
          <w:rFonts w:ascii="Garamond" w:hAnsi="Garamond"/>
        </w:rPr>
      </w:pPr>
      <w:r>
        <w:rPr>
          <w:rFonts w:ascii="Garamond" w:hAnsi="Garamond"/>
        </w:rPr>
        <w:t>Proactive and special units were more protective for women than men but protective for both</w:t>
      </w:r>
    </w:p>
    <w:p w14:paraId="472EDA91" w14:textId="77777777" w:rsidR="00641186" w:rsidRDefault="00641186" w:rsidP="00641186">
      <w:pPr>
        <w:pStyle w:val="ListParagraph"/>
        <w:numPr>
          <w:ilvl w:val="2"/>
          <w:numId w:val="2"/>
        </w:numPr>
        <w:spacing w:line="240" w:lineRule="auto"/>
        <w:rPr>
          <w:rFonts w:ascii="Garamond" w:hAnsi="Garamond"/>
        </w:rPr>
      </w:pPr>
      <w:r>
        <w:rPr>
          <w:rFonts w:ascii="Garamond" w:hAnsi="Garamond"/>
        </w:rPr>
        <w:t>Rank</w:t>
      </w:r>
    </w:p>
    <w:p w14:paraId="6B83D26D" w14:textId="77777777" w:rsidR="00641186" w:rsidRDefault="00641186" w:rsidP="00641186">
      <w:pPr>
        <w:pStyle w:val="ListParagraph"/>
        <w:numPr>
          <w:ilvl w:val="3"/>
          <w:numId w:val="2"/>
        </w:numPr>
        <w:spacing w:line="240" w:lineRule="auto"/>
        <w:rPr>
          <w:rFonts w:ascii="Garamond" w:hAnsi="Garamond"/>
        </w:rPr>
      </w:pPr>
      <w:r>
        <w:rPr>
          <w:rFonts w:ascii="Garamond" w:hAnsi="Garamond"/>
        </w:rPr>
        <w:t>Supervisor was more protective for men than women</w:t>
      </w:r>
    </w:p>
    <w:p w14:paraId="0AE85B00" w14:textId="405889A7" w:rsidR="001F5380" w:rsidRDefault="00641186" w:rsidP="00A806B1">
      <w:pPr>
        <w:pStyle w:val="ListParagraph"/>
        <w:numPr>
          <w:ilvl w:val="2"/>
          <w:numId w:val="2"/>
        </w:numPr>
        <w:spacing w:line="240" w:lineRule="auto"/>
        <w:rPr>
          <w:rFonts w:ascii="Garamond" w:hAnsi="Garamond"/>
        </w:rPr>
      </w:pPr>
      <w:r>
        <w:rPr>
          <w:rFonts w:ascii="Garamond" w:hAnsi="Garamond"/>
        </w:rPr>
        <w:t>Limitations bc NYPD</w:t>
      </w:r>
    </w:p>
    <w:p w14:paraId="309A6019" w14:textId="5F0CC458" w:rsidR="00641186" w:rsidRDefault="00A5373C" w:rsidP="00641186">
      <w:pPr>
        <w:pStyle w:val="ListParagraph"/>
        <w:numPr>
          <w:ilvl w:val="3"/>
          <w:numId w:val="2"/>
        </w:numPr>
        <w:spacing w:line="240" w:lineRule="auto"/>
        <w:rPr>
          <w:rFonts w:ascii="Garamond" w:hAnsi="Garamond"/>
        </w:rPr>
      </w:pPr>
      <w:r>
        <w:rPr>
          <w:rFonts w:ascii="Garamond" w:hAnsi="Garamond"/>
        </w:rPr>
        <w:t>Not generalzedable due to size</w:t>
      </w:r>
    </w:p>
    <w:p w14:paraId="4A36C052" w14:textId="7E7418EA" w:rsidR="00DC02B6" w:rsidRDefault="00DC02B6" w:rsidP="00DC02B6">
      <w:pPr>
        <w:pStyle w:val="ListParagraph"/>
        <w:numPr>
          <w:ilvl w:val="0"/>
          <w:numId w:val="2"/>
        </w:numPr>
        <w:spacing w:line="240" w:lineRule="auto"/>
        <w:rPr>
          <w:rFonts w:ascii="Garamond" w:hAnsi="Garamond"/>
        </w:rPr>
      </w:pPr>
      <w:r>
        <w:rPr>
          <w:rFonts w:ascii="Garamond" w:hAnsi="Garamond"/>
        </w:rPr>
        <w:t>Question</w:t>
      </w:r>
    </w:p>
    <w:p w14:paraId="04CA9020" w14:textId="4BF4C455" w:rsidR="00DC02B6" w:rsidRDefault="00DC02B6" w:rsidP="00DC02B6">
      <w:pPr>
        <w:pStyle w:val="ListParagraph"/>
        <w:numPr>
          <w:ilvl w:val="1"/>
          <w:numId w:val="2"/>
        </w:numPr>
        <w:spacing w:line="240" w:lineRule="auto"/>
        <w:rPr>
          <w:rFonts w:ascii="Garamond" w:hAnsi="Garamond"/>
        </w:rPr>
      </w:pPr>
      <w:r>
        <w:rPr>
          <w:rFonts w:ascii="Garamond" w:hAnsi="Garamond"/>
        </w:rPr>
        <w:t xml:space="preserve">How does </w:t>
      </w:r>
      <w:r w:rsidR="005D6B23">
        <w:rPr>
          <w:rFonts w:ascii="Garamond" w:hAnsi="Garamond"/>
        </w:rPr>
        <w:t xml:space="preserve">media visibility of police misconduct impact </w:t>
      </w:r>
      <w:r w:rsidR="00DB4E77">
        <w:rPr>
          <w:rFonts w:ascii="Garamond" w:hAnsi="Garamond"/>
        </w:rPr>
        <w:t>case outcomes</w:t>
      </w:r>
      <w:r w:rsidR="00632BEF">
        <w:rPr>
          <w:rFonts w:ascii="Garamond" w:hAnsi="Garamond"/>
        </w:rPr>
        <w:t xml:space="preserve"> and how are such rulings moderated by factors such as race and gender?</w:t>
      </w:r>
    </w:p>
    <w:p w14:paraId="32BCC48D" w14:textId="448E629A" w:rsidR="00B30C28" w:rsidRDefault="00B30C28" w:rsidP="00DC02B6">
      <w:pPr>
        <w:pStyle w:val="ListParagraph"/>
        <w:numPr>
          <w:ilvl w:val="1"/>
          <w:numId w:val="2"/>
        </w:numPr>
        <w:spacing w:line="240" w:lineRule="auto"/>
        <w:rPr>
          <w:rFonts w:ascii="Garamond" w:hAnsi="Garamond"/>
        </w:rPr>
      </w:pPr>
      <w:r>
        <w:rPr>
          <w:rFonts w:ascii="Garamond" w:hAnsi="Garamond"/>
        </w:rPr>
        <w:t>Understanding what factors lead to police misconduct</w:t>
      </w:r>
    </w:p>
    <w:p w14:paraId="4A96085A" w14:textId="46C1A1AA" w:rsidR="008505E4" w:rsidRDefault="008505E4" w:rsidP="00DC02B6">
      <w:pPr>
        <w:pStyle w:val="ListParagraph"/>
        <w:numPr>
          <w:ilvl w:val="1"/>
          <w:numId w:val="2"/>
        </w:numPr>
        <w:spacing w:line="240" w:lineRule="auto"/>
        <w:rPr>
          <w:rFonts w:ascii="Garamond" w:hAnsi="Garamond"/>
        </w:rPr>
      </w:pPr>
      <w:r>
        <w:rPr>
          <w:rFonts w:ascii="Garamond" w:hAnsi="Garamond"/>
        </w:rPr>
        <w:t>What factors are predictive of police misconduct and what factors are predictive of police misconduct case ruling in NYPD?</w:t>
      </w:r>
    </w:p>
    <w:p w14:paraId="62F0F6EC" w14:textId="25B4A298" w:rsidR="00D4519F" w:rsidRDefault="00D4519F" w:rsidP="00DC02B6">
      <w:pPr>
        <w:pStyle w:val="ListParagraph"/>
        <w:numPr>
          <w:ilvl w:val="1"/>
          <w:numId w:val="2"/>
        </w:numPr>
        <w:spacing w:line="240" w:lineRule="auto"/>
        <w:rPr>
          <w:rFonts w:ascii="Garamond" w:hAnsi="Garamond"/>
        </w:rPr>
      </w:pPr>
      <w:r>
        <w:rPr>
          <w:rFonts w:ascii="Garamond" w:hAnsi="Garamond"/>
        </w:rPr>
        <w:t>**how am I defining police misconduct?</w:t>
      </w:r>
    </w:p>
    <w:p w14:paraId="14486C27" w14:textId="334CFDF5" w:rsidR="00D4519F" w:rsidRDefault="00D4519F" w:rsidP="00D4519F">
      <w:pPr>
        <w:pStyle w:val="ListParagraph"/>
        <w:numPr>
          <w:ilvl w:val="2"/>
          <w:numId w:val="2"/>
        </w:numPr>
        <w:spacing w:line="240" w:lineRule="auto"/>
        <w:rPr>
          <w:rFonts w:ascii="Garamond" w:hAnsi="Garamond"/>
        </w:rPr>
      </w:pPr>
      <w:r>
        <w:rPr>
          <w:rFonts w:ascii="Garamond" w:hAnsi="Garamond"/>
        </w:rPr>
        <w:t>Use of force / police brutality</w:t>
      </w:r>
    </w:p>
    <w:p w14:paraId="656EB78B" w14:textId="00B703B8" w:rsidR="001F752D" w:rsidRDefault="00D3595B" w:rsidP="001F752D">
      <w:pPr>
        <w:pStyle w:val="ListParagraph"/>
        <w:numPr>
          <w:ilvl w:val="1"/>
          <w:numId w:val="2"/>
        </w:numPr>
        <w:spacing w:line="240" w:lineRule="auto"/>
        <w:rPr>
          <w:rFonts w:ascii="Garamond" w:hAnsi="Garamond"/>
        </w:rPr>
      </w:pPr>
      <w:r>
        <w:rPr>
          <w:rFonts w:ascii="Garamond" w:hAnsi="Garamond"/>
        </w:rPr>
        <w:t>Goals</w:t>
      </w:r>
    </w:p>
    <w:p w14:paraId="5ECD1007" w14:textId="09F40E49" w:rsidR="00D3595B" w:rsidRDefault="00D3595B" w:rsidP="00D3595B">
      <w:pPr>
        <w:pStyle w:val="ListParagraph"/>
        <w:numPr>
          <w:ilvl w:val="2"/>
          <w:numId w:val="2"/>
        </w:numPr>
        <w:spacing w:line="240" w:lineRule="auto"/>
        <w:rPr>
          <w:rFonts w:ascii="Garamond" w:hAnsi="Garamond"/>
        </w:rPr>
      </w:pPr>
      <w:r>
        <w:rPr>
          <w:rFonts w:ascii="Garamond" w:hAnsi="Garamond"/>
        </w:rPr>
        <w:t>Predict misconduct case rulings</w:t>
      </w:r>
    </w:p>
    <w:p w14:paraId="682C4392" w14:textId="20839B04" w:rsidR="00D3595B" w:rsidRDefault="00D3595B" w:rsidP="00D3595B">
      <w:pPr>
        <w:pStyle w:val="ListParagraph"/>
        <w:numPr>
          <w:ilvl w:val="2"/>
          <w:numId w:val="2"/>
        </w:numPr>
        <w:spacing w:line="240" w:lineRule="auto"/>
        <w:rPr>
          <w:rFonts w:ascii="Garamond" w:hAnsi="Garamond"/>
        </w:rPr>
      </w:pPr>
      <w:r>
        <w:rPr>
          <w:rFonts w:ascii="Garamond" w:hAnsi="Garamond"/>
        </w:rPr>
        <w:t>Predict future misconduct</w:t>
      </w:r>
      <w:r w:rsidR="00C2729C">
        <w:rPr>
          <w:rFonts w:ascii="Garamond" w:hAnsi="Garamond"/>
        </w:rPr>
        <w:t xml:space="preserve"> and when</w:t>
      </w:r>
    </w:p>
    <w:p w14:paraId="297C1A1B" w14:textId="77777777" w:rsidR="00641186" w:rsidRPr="00641186" w:rsidRDefault="00641186" w:rsidP="00641186">
      <w:pPr>
        <w:pStyle w:val="ListParagraph"/>
        <w:numPr>
          <w:ilvl w:val="1"/>
          <w:numId w:val="2"/>
        </w:numPr>
        <w:spacing w:line="240" w:lineRule="auto"/>
        <w:rPr>
          <w:rFonts w:ascii="Garamond" w:hAnsi="Garamond"/>
        </w:rPr>
      </w:pPr>
    </w:p>
    <w:p w14:paraId="0B8DD3F0" w14:textId="7274B6C1" w:rsidR="00594887" w:rsidRDefault="00594887" w:rsidP="00594887">
      <w:pPr>
        <w:spacing w:line="240" w:lineRule="auto"/>
        <w:rPr>
          <w:rFonts w:ascii="Garamond" w:hAnsi="Garamond"/>
        </w:rPr>
      </w:pPr>
      <w:r w:rsidRPr="00594887">
        <w:rPr>
          <w:rFonts w:ascii="Garamond" w:hAnsi="Garamond"/>
          <w:b/>
          <w:bCs/>
        </w:rPr>
        <w:t>Data:</w:t>
      </w:r>
      <w:r w:rsidRPr="00594887">
        <w:rPr>
          <w:rFonts w:ascii="Garamond" w:hAnsi="Garamond"/>
        </w:rPr>
        <w:t xml:space="preserve"> Discuss the types of data that would be ideal for analyzing this question. Identify at</w:t>
      </w:r>
      <w:r w:rsidRPr="00594887">
        <w:rPr>
          <w:rFonts w:ascii="Garamond" w:hAnsi="Garamond"/>
        </w:rPr>
        <w:br/>
        <w:t>least one dataset that could be used to answer your research question and comment on its</w:t>
      </w:r>
      <w:r w:rsidRPr="00594887">
        <w:rPr>
          <w:rFonts w:ascii="Garamond" w:hAnsi="Garamond"/>
        </w:rPr>
        <w:br/>
        <w:t>potential limitations and quality. Note: If you are replicating an existing study, you need to</w:t>
      </w:r>
      <w:r w:rsidRPr="00594887">
        <w:rPr>
          <w:rFonts w:ascii="Garamond" w:hAnsi="Garamond"/>
        </w:rPr>
        <w:br/>
        <w:t>use the same dataset(s) used in the original work.</w:t>
      </w:r>
    </w:p>
    <w:p w14:paraId="2F027301" w14:textId="5B55236A" w:rsidR="00B16C30" w:rsidRDefault="00B16C30" w:rsidP="00B16C30">
      <w:pPr>
        <w:pStyle w:val="ListParagraph"/>
        <w:numPr>
          <w:ilvl w:val="0"/>
          <w:numId w:val="3"/>
        </w:numPr>
        <w:spacing w:line="240" w:lineRule="auto"/>
        <w:rPr>
          <w:rFonts w:ascii="Garamond" w:hAnsi="Garamond"/>
        </w:rPr>
      </w:pPr>
      <w:r>
        <w:rPr>
          <w:rFonts w:ascii="Garamond" w:hAnsi="Garamond"/>
        </w:rPr>
        <w:t>Data Needed</w:t>
      </w:r>
    </w:p>
    <w:p w14:paraId="657576C3" w14:textId="7C58706A" w:rsidR="00B16C30" w:rsidRDefault="0060117F" w:rsidP="00B16C30">
      <w:pPr>
        <w:pStyle w:val="ListParagraph"/>
        <w:numPr>
          <w:ilvl w:val="1"/>
          <w:numId w:val="3"/>
        </w:numPr>
        <w:spacing w:line="240" w:lineRule="auto"/>
        <w:rPr>
          <w:rFonts w:ascii="Garamond" w:hAnsi="Garamond"/>
        </w:rPr>
      </w:pPr>
      <w:r>
        <w:rPr>
          <w:rFonts w:ascii="Garamond" w:hAnsi="Garamond"/>
        </w:rPr>
        <w:t>Civilian</w:t>
      </w:r>
      <w:r w:rsidR="00B16C30">
        <w:rPr>
          <w:rFonts w:ascii="Garamond" w:hAnsi="Garamond"/>
        </w:rPr>
        <w:t xml:space="preserve"> Police Misconduct Complaint</w:t>
      </w:r>
    </w:p>
    <w:p w14:paraId="3311DD61" w14:textId="2EA75A71" w:rsidR="00F31FA0" w:rsidRDefault="00F31FA0" w:rsidP="00F31FA0">
      <w:pPr>
        <w:pStyle w:val="ListParagraph"/>
        <w:numPr>
          <w:ilvl w:val="2"/>
          <w:numId w:val="3"/>
        </w:numPr>
        <w:spacing w:line="240" w:lineRule="auto"/>
        <w:rPr>
          <w:rFonts w:ascii="Garamond" w:hAnsi="Garamond"/>
        </w:rPr>
      </w:pPr>
      <w:r>
        <w:rPr>
          <w:rFonts w:ascii="Garamond" w:hAnsi="Garamond"/>
        </w:rPr>
        <w:t>Would need location</w:t>
      </w:r>
    </w:p>
    <w:p w14:paraId="34FFF02A" w14:textId="0A67C932" w:rsidR="00565E2D" w:rsidRDefault="00565E2D" w:rsidP="00F31FA0">
      <w:pPr>
        <w:pStyle w:val="ListParagraph"/>
        <w:numPr>
          <w:ilvl w:val="2"/>
          <w:numId w:val="3"/>
        </w:numPr>
        <w:spacing w:line="240" w:lineRule="auto"/>
        <w:rPr>
          <w:rFonts w:ascii="Garamond" w:hAnsi="Garamond"/>
        </w:rPr>
      </w:pPr>
      <w:r>
        <w:rPr>
          <w:rFonts w:ascii="Garamond" w:hAnsi="Garamond"/>
        </w:rPr>
        <w:t>If used, used data after 1993 (become independent from NYPD then)</w:t>
      </w:r>
    </w:p>
    <w:p w14:paraId="43B677F3" w14:textId="77777777" w:rsidR="00483D14" w:rsidRDefault="00483D14" w:rsidP="00483D14">
      <w:pPr>
        <w:pStyle w:val="ListParagraph"/>
        <w:numPr>
          <w:ilvl w:val="1"/>
          <w:numId w:val="3"/>
        </w:numPr>
        <w:spacing w:line="240" w:lineRule="auto"/>
        <w:rPr>
          <w:rFonts w:ascii="Garamond" w:hAnsi="Garamond"/>
        </w:rPr>
      </w:pPr>
      <w:r>
        <w:rPr>
          <w:rFonts w:ascii="Garamond" w:hAnsi="Garamond"/>
        </w:rPr>
        <w:lastRenderedPageBreak/>
        <w:t>NY Population by District</w:t>
      </w:r>
    </w:p>
    <w:p w14:paraId="5F1E7B0E" w14:textId="1F8A4493" w:rsidR="00483D14" w:rsidRPr="00483D14" w:rsidRDefault="00483D14" w:rsidP="00483D14">
      <w:pPr>
        <w:pStyle w:val="ListParagraph"/>
        <w:numPr>
          <w:ilvl w:val="2"/>
          <w:numId w:val="3"/>
        </w:numPr>
        <w:spacing w:line="240" w:lineRule="auto"/>
        <w:rPr>
          <w:rFonts w:ascii="Garamond" w:hAnsi="Garamond"/>
        </w:rPr>
      </w:pPr>
      <w:r w:rsidRPr="00483D14">
        <w:rPr>
          <w:rFonts w:ascii="Garamond" w:hAnsi="Garamond"/>
        </w:rPr>
        <w:t>Productivity = higher complaints</w:t>
      </w:r>
    </w:p>
    <w:p w14:paraId="6D444816" w14:textId="675F7794" w:rsidR="00B16C30" w:rsidRDefault="00B16C30" w:rsidP="00B16C30">
      <w:pPr>
        <w:pStyle w:val="ListParagraph"/>
        <w:numPr>
          <w:ilvl w:val="1"/>
          <w:numId w:val="3"/>
        </w:numPr>
        <w:spacing w:line="240" w:lineRule="auto"/>
        <w:rPr>
          <w:rFonts w:ascii="Garamond" w:hAnsi="Garamond"/>
        </w:rPr>
      </w:pPr>
      <w:r>
        <w:rPr>
          <w:rFonts w:ascii="Garamond" w:hAnsi="Garamond"/>
        </w:rPr>
        <w:t>NY</w:t>
      </w:r>
      <w:r w:rsidR="00483D14">
        <w:rPr>
          <w:rFonts w:ascii="Garamond" w:hAnsi="Garamond"/>
        </w:rPr>
        <w:t xml:space="preserve"> Crime by District</w:t>
      </w:r>
    </w:p>
    <w:p w14:paraId="1A85A5A7" w14:textId="4C93B3E4" w:rsidR="00483D14" w:rsidRDefault="00483D14" w:rsidP="00483D14">
      <w:pPr>
        <w:pStyle w:val="ListParagraph"/>
        <w:numPr>
          <w:ilvl w:val="2"/>
          <w:numId w:val="3"/>
        </w:numPr>
        <w:spacing w:line="240" w:lineRule="auto"/>
        <w:rPr>
          <w:rFonts w:ascii="Garamond" w:hAnsi="Garamond"/>
        </w:rPr>
      </w:pPr>
      <w:r>
        <w:rPr>
          <w:rFonts w:ascii="Garamond" w:hAnsi="Garamond"/>
        </w:rPr>
        <w:t>To account for area of arrest</w:t>
      </w:r>
    </w:p>
    <w:p w14:paraId="2DE5F150" w14:textId="03A6CB23" w:rsidR="00483D14" w:rsidRDefault="00483D14" w:rsidP="00483D14">
      <w:pPr>
        <w:pStyle w:val="ListParagraph"/>
        <w:numPr>
          <w:ilvl w:val="3"/>
          <w:numId w:val="3"/>
        </w:numPr>
        <w:spacing w:line="240" w:lineRule="auto"/>
        <w:rPr>
          <w:rFonts w:ascii="Garamond" w:hAnsi="Garamond"/>
        </w:rPr>
      </w:pPr>
      <w:r>
        <w:rPr>
          <w:rFonts w:ascii="Garamond" w:hAnsi="Garamond"/>
        </w:rPr>
        <w:t>Productivity = higher complaints</w:t>
      </w:r>
    </w:p>
    <w:p w14:paraId="0E830AAD" w14:textId="43BADE26" w:rsidR="00B468E1" w:rsidRPr="00B16C30" w:rsidRDefault="00B468E1" w:rsidP="00B468E1">
      <w:pPr>
        <w:pStyle w:val="ListParagraph"/>
        <w:numPr>
          <w:ilvl w:val="1"/>
          <w:numId w:val="3"/>
        </w:numPr>
        <w:spacing w:line="240" w:lineRule="auto"/>
        <w:rPr>
          <w:rFonts w:ascii="Garamond" w:hAnsi="Garamond"/>
        </w:rPr>
      </w:pPr>
      <w:r>
        <w:rPr>
          <w:rFonts w:ascii="Garamond" w:hAnsi="Garamond"/>
        </w:rPr>
        <w:t>Media reports?</w:t>
      </w:r>
    </w:p>
    <w:p w14:paraId="408C508F" w14:textId="148D4B48" w:rsidR="006D43D2" w:rsidRPr="00594887" w:rsidRDefault="00594887" w:rsidP="00594887">
      <w:pPr>
        <w:spacing w:line="240" w:lineRule="auto"/>
        <w:rPr>
          <w:rFonts w:ascii="Garamond" w:hAnsi="Garamond"/>
        </w:rPr>
      </w:pPr>
      <w:r w:rsidRPr="00594887">
        <w:rPr>
          <w:rFonts w:ascii="Garamond" w:hAnsi="Garamond"/>
        </w:rPr>
        <w:t>Conditions:</w:t>
      </w:r>
      <w:r w:rsidRPr="00594887">
        <w:rPr>
          <w:rFonts w:ascii="Garamond" w:hAnsi="Garamond"/>
        </w:rPr>
        <w:br/>
        <w:t>1. The dataset(s) you intend to use must be publicly accessible.</w:t>
      </w:r>
      <w:r w:rsidRPr="00594887">
        <w:rPr>
          <w:rFonts w:ascii="Garamond" w:hAnsi="Garamond"/>
        </w:rPr>
        <w:br/>
        <w:t>2. Your bibliography must include a dataset citation with a web address.</w:t>
      </w:r>
      <w:r w:rsidRPr="00594887">
        <w:rPr>
          <w:rFonts w:ascii="Garamond" w:hAnsi="Garamond"/>
        </w:rPr>
        <w:br/>
        <w:t>3. Each dataset must have at least 1,000 unique subject observations. Repeated observations recorded by the same subject (e.g. time-series or panel data) do not count</w:t>
      </w:r>
      <w:r w:rsidRPr="00594887">
        <w:rPr>
          <w:rFonts w:ascii="Garamond" w:hAnsi="Garamond"/>
        </w:rPr>
        <w:br/>
        <w:t>towards the threshold.</w:t>
      </w:r>
    </w:p>
    <w:sectPr w:rsidR="006D43D2" w:rsidRPr="005948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3057B16"/>
    <w:multiLevelType w:val="hybridMultilevel"/>
    <w:tmpl w:val="85825876"/>
    <w:lvl w:ilvl="0" w:tplc="07407388">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AA2730"/>
    <w:multiLevelType w:val="hybridMultilevel"/>
    <w:tmpl w:val="18E0C4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A140C8"/>
    <w:multiLevelType w:val="hybridMultilevel"/>
    <w:tmpl w:val="81308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2301641">
    <w:abstractNumId w:val="0"/>
  </w:num>
  <w:num w:numId="2" w16cid:durableId="887030863">
    <w:abstractNumId w:val="2"/>
  </w:num>
  <w:num w:numId="3" w16cid:durableId="8261703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2E3"/>
    <w:rsid w:val="00027598"/>
    <w:rsid w:val="0006743B"/>
    <w:rsid w:val="0007104D"/>
    <w:rsid w:val="00073629"/>
    <w:rsid w:val="00075D4C"/>
    <w:rsid w:val="000A1E26"/>
    <w:rsid w:val="000C39DE"/>
    <w:rsid w:val="000D51FC"/>
    <w:rsid w:val="000D77F1"/>
    <w:rsid w:val="00105FCF"/>
    <w:rsid w:val="001573AD"/>
    <w:rsid w:val="00184744"/>
    <w:rsid w:val="001F1B6E"/>
    <w:rsid w:val="001F5380"/>
    <w:rsid w:val="001F752D"/>
    <w:rsid w:val="00226088"/>
    <w:rsid w:val="00231566"/>
    <w:rsid w:val="00244ABB"/>
    <w:rsid w:val="002452B7"/>
    <w:rsid w:val="00253A9E"/>
    <w:rsid w:val="00253E37"/>
    <w:rsid w:val="00255A17"/>
    <w:rsid w:val="002700A5"/>
    <w:rsid w:val="0027564E"/>
    <w:rsid w:val="002767C9"/>
    <w:rsid w:val="0034073E"/>
    <w:rsid w:val="00345EAA"/>
    <w:rsid w:val="00376487"/>
    <w:rsid w:val="00384C47"/>
    <w:rsid w:val="003A5EEF"/>
    <w:rsid w:val="003B358E"/>
    <w:rsid w:val="003B4285"/>
    <w:rsid w:val="0041448A"/>
    <w:rsid w:val="00460FF5"/>
    <w:rsid w:val="00483D14"/>
    <w:rsid w:val="004A1849"/>
    <w:rsid w:val="004B5ECD"/>
    <w:rsid w:val="004C1387"/>
    <w:rsid w:val="004C7928"/>
    <w:rsid w:val="004E1BDF"/>
    <w:rsid w:val="0054480B"/>
    <w:rsid w:val="00565E2D"/>
    <w:rsid w:val="00581328"/>
    <w:rsid w:val="00590ADD"/>
    <w:rsid w:val="00594887"/>
    <w:rsid w:val="005D6B23"/>
    <w:rsid w:val="005D74BE"/>
    <w:rsid w:val="005E4B09"/>
    <w:rsid w:val="0060117F"/>
    <w:rsid w:val="00632BEF"/>
    <w:rsid w:val="0063529A"/>
    <w:rsid w:val="006368E5"/>
    <w:rsid w:val="00641186"/>
    <w:rsid w:val="00664DF2"/>
    <w:rsid w:val="006A3E7D"/>
    <w:rsid w:val="006C0C7E"/>
    <w:rsid w:val="006D43D2"/>
    <w:rsid w:val="006D6205"/>
    <w:rsid w:val="006F1542"/>
    <w:rsid w:val="00730088"/>
    <w:rsid w:val="00781A0B"/>
    <w:rsid w:val="007D4645"/>
    <w:rsid w:val="007E2396"/>
    <w:rsid w:val="008135E9"/>
    <w:rsid w:val="0084728F"/>
    <w:rsid w:val="008505E4"/>
    <w:rsid w:val="0089241A"/>
    <w:rsid w:val="00893984"/>
    <w:rsid w:val="008A5B4B"/>
    <w:rsid w:val="008B4454"/>
    <w:rsid w:val="008C45E8"/>
    <w:rsid w:val="008D34D3"/>
    <w:rsid w:val="008F671F"/>
    <w:rsid w:val="00901C35"/>
    <w:rsid w:val="009035B2"/>
    <w:rsid w:val="00914931"/>
    <w:rsid w:val="009169B4"/>
    <w:rsid w:val="00922A18"/>
    <w:rsid w:val="00926F0F"/>
    <w:rsid w:val="00931917"/>
    <w:rsid w:val="009C0E46"/>
    <w:rsid w:val="009D59F6"/>
    <w:rsid w:val="009F3320"/>
    <w:rsid w:val="00A12DE8"/>
    <w:rsid w:val="00A142E3"/>
    <w:rsid w:val="00A367D9"/>
    <w:rsid w:val="00A5010E"/>
    <w:rsid w:val="00A5373C"/>
    <w:rsid w:val="00A806B1"/>
    <w:rsid w:val="00AB324E"/>
    <w:rsid w:val="00AE5EAE"/>
    <w:rsid w:val="00AF48E4"/>
    <w:rsid w:val="00B16C30"/>
    <w:rsid w:val="00B30C28"/>
    <w:rsid w:val="00B468E1"/>
    <w:rsid w:val="00B66FFE"/>
    <w:rsid w:val="00B835B7"/>
    <w:rsid w:val="00BC467C"/>
    <w:rsid w:val="00BF5488"/>
    <w:rsid w:val="00C04C65"/>
    <w:rsid w:val="00C22BF4"/>
    <w:rsid w:val="00C2729C"/>
    <w:rsid w:val="00C4339D"/>
    <w:rsid w:val="00C61DF3"/>
    <w:rsid w:val="00C8737E"/>
    <w:rsid w:val="00C97F27"/>
    <w:rsid w:val="00CA1B7D"/>
    <w:rsid w:val="00CB0273"/>
    <w:rsid w:val="00CD6FC4"/>
    <w:rsid w:val="00D3595B"/>
    <w:rsid w:val="00D4519F"/>
    <w:rsid w:val="00D57B54"/>
    <w:rsid w:val="00D6715B"/>
    <w:rsid w:val="00D941CC"/>
    <w:rsid w:val="00DB4E77"/>
    <w:rsid w:val="00DB52C4"/>
    <w:rsid w:val="00DC02B6"/>
    <w:rsid w:val="00DD1833"/>
    <w:rsid w:val="00DD601B"/>
    <w:rsid w:val="00DE471A"/>
    <w:rsid w:val="00DF0349"/>
    <w:rsid w:val="00E36585"/>
    <w:rsid w:val="00E424B8"/>
    <w:rsid w:val="00E432E8"/>
    <w:rsid w:val="00E512A5"/>
    <w:rsid w:val="00E52C98"/>
    <w:rsid w:val="00E56C19"/>
    <w:rsid w:val="00E76715"/>
    <w:rsid w:val="00E836A5"/>
    <w:rsid w:val="00E94299"/>
    <w:rsid w:val="00ED11A0"/>
    <w:rsid w:val="00ED2AEE"/>
    <w:rsid w:val="00F01E06"/>
    <w:rsid w:val="00F261CB"/>
    <w:rsid w:val="00F30DAF"/>
    <w:rsid w:val="00F31FA0"/>
    <w:rsid w:val="00F421E7"/>
    <w:rsid w:val="00F76AE4"/>
    <w:rsid w:val="00F91373"/>
    <w:rsid w:val="00F918E2"/>
    <w:rsid w:val="00FA1916"/>
    <w:rsid w:val="00FA29E2"/>
    <w:rsid w:val="00FB7F6C"/>
    <w:rsid w:val="00FC612B"/>
    <w:rsid w:val="00FE361C"/>
    <w:rsid w:val="00FF5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EDB43"/>
  <w15:chartTrackingRefBased/>
  <w15:docId w15:val="{345231B8-264A-4C42-B7AD-635FF5194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42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42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42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42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42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42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42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42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42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2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42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42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42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42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42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42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42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42E3"/>
    <w:rPr>
      <w:rFonts w:eastAsiaTheme="majorEastAsia" w:cstheme="majorBidi"/>
      <w:color w:val="272727" w:themeColor="text1" w:themeTint="D8"/>
    </w:rPr>
  </w:style>
  <w:style w:type="paragraph" w:styleId="Title">
    <w:name w:val="Title"/>
    <w:basedOn w:val="Normal"/>
    <w:next w:val="Normal"/>
    <w:link w:val="TitleChar"/>
    <w:uiPriority w:val="10"/>
    <w:qFormat/>
    <w:rsid w:val="00A142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4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42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42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42E3"/>
    <w:pPr>
      <w:spacing w:before="160"/>
      <w:jc w:val="center"/>
    </w:pPr>
    <w:rPr>
      <w:i/>
      <w:iCs/>
      <w:color w:val="404040" w:themeColor="text1" w:themeTint="BF"/>
    </w:rPr>
  </w:style>
  <w:style w:type="character" w:customStyle="1" w:styleId="QuoteChar">
    <w:name w:val="Quote Char"/>
    <w:basedOn w:val="DefaultParagraphFont"/>
    <w:link w:val="Quote"/>
    <w:uiPriority w:val="29"/>
    <w:rsid w:val="00A142E3"/>
    <w:rPr>
      <w:i/>
      <w:iCs/>
      <w:color w:val="404040" w:themeColor="text1" w:themeTint="BF"/>
    </w:rPr>
  </w:style>
  <w:style w:type="paragraph" w:styleId="ListParagraph">
    <w:name w:val="List Paragraph"/>
    <w:basedOn w:val="Normal"/>
    <w:uiPriority w:val="34"/>
    <w:qFormat/>
    <w:rsid w:val="00A142E3"/>
    <w:pPr>
      <w:ind w:left="720"/>
      <w:contextualSpacing/>
    </w:pPr>
  </w:style>
  <w:style w:type="character" w:styleId="IntenseEmphasis">
    <w:name w:val="Intense Emphasis"/>
    <w:basedOn w:val="DefaultParagraphFont"/>
    <w:uiPriority w:val="21"/>
    <w:qFormat/>
    <w:rsid w:val="00A142E3"/>
    <w:rPr>
      <w:i/>
      <w:iCs/>
      <w:color w:val="0F4761" w:themeColor="accent1" w:themeShade="BF"/>
    </w:rPr>
  </w:style>
  <w:style w:type="paragraph" w:styleId="IntenseQuote">
    <w:name w:val="Intense Quote"/>
    <w:basedOn w:val="Normal"/>
    <w:next w:val="Normal"/>
    <w:link w:val="IntenseQuoteChar"/>
    <w:uiPriority w:val="30"/>
    <w:qFormat/>
    <w:rsid w:val="00A142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42E3"/>
    <w:rPr>
      <w:i/>
      <w:iCs/>
      <w:color w:val="0F4761" w:themeColor="accent1" w:themeShade="BF"/>
    </w:rPr>
  </w:style>
  <w:style w:type="character" w:styleId="IntenseReference">
    <w:name w:val="Intense Reference"/>
    <w:basedOn w:val="DefaultParagraphFont"/>
    <w:uiPriority w:val="32"/>
    <w:qFormat/>
    <w:rsid w:val="00A142E3"/>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7</TotalTime>
  <Pages>5</Pages>
  <Words>3756</Words>
  <Characters>21453</Characters>
  <Application>Microsoft Office Word</Application>
  <DocSecurity>0</DocSecurity>
  <Lines>466</Lines>
  <Paragraphs>190</Paragraphs>
  <ScaleCrop>false</ScaleCrop>
  <Company/>
  <LinksUpToDate>false</LinksUpToDate>
  <CharactersWithSpaces>2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138</cp:revision>
  <dcterms:created xsi:type="dcterms:W3CDTF">2025-01-30T18:56:00Z</dcterms:created>
  <dcterms:modified xsi:type="dcterms:W3CDTF">2025-01-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34Mi6t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